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2D8BF" w14:textId="77777777" w:rsidR="00A70303" w:rsidRDefault="00A70303" w:rsidP="00E412F6">
      <w:pPr>
        <w:rPr>
          <w:b/>
          <w:bCs/>
        </w:rPr>
      </w:pPr>
    </w:p>
    <w:p w14:paraId="3B37A1A3" w14:textId="3B8E0A56" w:rsidR="005E0536" w:rsidRDefault="00373677" w:rsidP="00A70303">
      <w:pPr>
        <w:jc w:val="center"/>
        <w:rPr>
          <w:b/>
          <w:bCs/>
        </w:rPr>
      </w:pPr>
      <w:r>
        <w:rPr>
          <w:b/>
          <w:bCs/>
        </w:rPr>
        <w:t>DESIGN AND IMPLEMENTATION OF A WEB-BASED RADIO AUDIENCE MEASUREMENT SYSTEM</w:t>
      </w:r>
    </w:p>
    <w:p w14:paraId="2CA601AD" w14:textId="77777777" w:rsidR="005E0536" w:rsidRDefault="005E0536">
      <w:pPr>
        <w:jc w:val="center"/>
        <w:rPr>
          <w:b/>
          <w:bCs/>
        </w:rPr>
      </w:pPr>
    </w:p>
    <w:p w14:paraId="239CA7CF" w14:textId="77777777" w:rsidR="005F263D" w:rsidRDefault="00373677">
      <w:pPr>
        <w:jc w:val="center"/>
        <w:rPr>
          <w:b/>
          <w:bCs/>
        </w:rPr>
      </w:pPr>
      <w:r>
        <w:rPr>
          <w:b/>
          <w:bCs/>
        </w:rPr>
        <w:t>BY</w:t>
      </w:r>
    </w:p>
    <w:p w14:paraId="15A96921" w14:textId="486C3FE6" w:rsidR="005E0536" w:rsidRDefault="00373677" w:rsidP="005D412D">
      <w:pPr>
        <w:jc w:val="center"/>
        <w:rPr>
          <w:b/>
          <w:bCs/>
        </w:rPr>
      </w:pPr>
      <w:r>
        <w:rPr>
          <w:b/>
          <w:bCs/>
        </w:rPr>
        <w:t>AYEGBA JESSE</w:t>
      </w:r>
      <w:r w:rsidR="002E7D72">
        <w:rPr>
          <w:b/>
          <w:bCs/>
        </w:rPr>
        <w:t>-</w:t>
      </w:r>
      <w:r>
        <w:rPr>
          <w:b/>
          <w:bCs/>
        </w:rPr>
        <w:t>JOSEPH, ANIBE</w:t>
      </w:r>
    </w:p>
    <w:p w14:paraId="7CFAECF7" w14:textId="4161B7B1" w:rsidR="005E0536" w:rsidRDefault="005E0536" w:rsidP="005231F3">
      <w:pPr>
        <w:tabs>
          <w:tab w:val="left" w:pos="425"/>
        </w:tabs>
        <w:ind w:left="425"/>
        <w:jc w:val="center"/>
        <w:rPr>
          <w:b/>
          <w:bCs/>
        </w:rPr>
      </w:pPr>
    </w:p>
    <w:p w14:paraId="111B1456" w14:textId="77777777" w:rsidR="005F263D" w:rsidRDefault="005F263D">
      <w:pPr>
        <w:jc w:val="center"/>
        <w:rPr>
          <w:b/>
          <w:bCs/>
        </w:rPr>
      </w:pPr>
    </w:p>
    <w:p w14:paraId="6E6AAB3D" w14:textId="2163A964" w:rsidR="005F263D" w:rsidRPr="005E0536" w:rsidRDefault="005E0536">
      <w:pPr>
        <w:jc w:val="center"/>
        <w:rPr>
          <w:b/>
          <w:bCs/>
        </w:rPr>
      </w:pPr>
      <w:r w:rsidRPr="005E0536">
        <w:rPr>
          <w:b/>
          <w:bCs/>
        </w:rPr>
        <w:t xml:space="preserve">A PROJECT REPORT SUBMITTED TO THE DEPARTMENT OF ELECTRICAL &amp; INFORMATION ENGINEERING, IN PARTIAL FULFILMENT OF THE REQUIREMENTS FOR THE AWARD OF THE BACHELOR OF ENGINEERING DEGREE </w:t>
      </w:r>
      <w:r w:rsidR="00474496">
        <w:rPr>
          <w:b/>
          <w:bCs/>
        </w:rPr>
        <w:t xml:space="preserve">IN </w:t>
      </w:r>
      <w:r>
        <w:rPr>
          <w:b/>
          <w:bCs/>
        </w:rPr>
        <w:t>ELECTRICAL AND ELECTRONICS ENGINEERING</w:t>
      </w:r>
    </w:p>
    <w:p w14:paraId="0D382BEA" w14:textId="77777777" w:rsidR="005F263D" w:rsidRDefault="005F263D">
      <w:pPr>
        <w:autoSpaceDE w:val="0"/>
        <w:autoSpaceDN w:val="0"/>
        <w:adjustRightInd w:val="0"/>
        <w:spacing w:after="0" w:line="240" w:lineRule="auto"/>
        <w:jc w:val="left"/>
        <w:rPr>
          <w:color w:val="000000"/>
        </w:rPr>
      </w:pPr>
    </w:p>
    <w:p w14:paraId="3EF96116" w14:textId="525A126C" w:rsidR="005F263D" w:rsidRDefault="00373677">
      <w:pPr>
        <w:jc w:val="center"/>
        <w:rPr>
          <w:b/>
          <w:bCs/>
        </w:rPr>
      </w:pPr>
      <w:r>
        <w:rPr>
          <w:color w:val="000000"/>
        </w:rPr>
        <w:t xml:space="preserve"> </w:t>
      </w:r>
      <w:r>
        <w:rPr>
          <w:b/>
          <w:bCs/>
        </w:rPr>
        <w:t>SUPERVISOR: ENGR. OMORUYI OSEMWEGIE</w:t>
      </w:r>
    </w:p>
    <w:p w14:paraId="6481A6DA" w14:textId="5CEAEF6E" w:rsidR="005E0536" w:rsidRDefault="005E0536">
      <w:pPr>
        <w:jc w:val="center"/>
        <w:rPr>
          <w:b/>
          <w:bCs/>
        </w:rPr>
      </w:pPr>
    </w:p>
    <w:p w14:paraId="3BF040ED" w14:textId="0AF7A881" w:rsidR="005E0536" w:rsidRDefault="005E0536">
      <w:pPr>
        <w:jc w:val="center"/>
        <w:rPr>
          <w:b/>
          <w:bCs/>
        </w:rPr>
      </w:pPr>
    </w:p>
    <w:p w14:paraId="5A081FA0" w14:textId="77777777" w:rsidR="005E0536" w:rsidRDefault="005E0536">
      <w:pPr>
        <w:jc w:val="center"/>
        <w:rPr>
          <w:b/>
          <w:bCs/>
        </w:rPr>
      </w:pPr>
    </w:p>
    <w:p w14:paraId="000E61DD" w14:textId="77777777" w:rsidR="005F263D" w:rsidRDefault="005F263D">
      <w:pPr>
        <w:jc w:val="center"/>
        <w:rPr>
          <w:b/>
          <w:bCs/>
        </w:rPr>
      </w:pPr>
    </w:p>
    <w:p w14:paraId="42CCF8BB" w14:textId="77777777" w:rsidR="005F263D" w:rsidRDefault="00373677">
      <w:pPr>
        <w:jc w:val="center"/>
        <w:rPr>
          <w:b/>
          <w:bCs/>
        </w:rPr>
      </w:pPr>
      <w:r>
        <w:rPr>
          <w:b/>
          <w:bCs/>
        </w:rPr>
        <w:t>AUGUST 2021</w:t>
      </w:r>
    </w:p>
    <w:p w14:paraId="4C6F0689" w14:textId="77777777" w:rsidR="005F263D" w:rsidRDefault="005F263D">
      <w:pPr>
        <w:jc w:val="center"/>
        <w:rPr>
          <w:b/>
          <w:bCs/>
        </w:rPr>
      </w:pPr>
    </w:p>
    <w:p w14:paraId="06414252" w14:textId="109A05CE" w:rsidR="005E0536" w:rsidRDefault="005E0536"/>
    <w:p w14:paraId="6F3CF756" w14:textId="77777777" w:rsidR="005E0536" w:rsidRDefault="005E0536"/>
    <w:p w14:paraId="4AC5A3D4" w14:textId="77777777" w:rsidR="00477707" w:rsidRDefault="00477707">
      <w:pPr>
        <w:pStyle w:val="headings"/>
        <w:sectPr w:rsidR="00477707">
          <w:pgSz w:w="12240" w:h="15840"/>
          <w:pgMar w:top="1440" w:right="1440" w:bottom="1440" w:left="1440" w:header="720" w:footer="720" w:gutter="0"/>
          <w:cols w:space="720"/>
          <w:docGrid w:linePitch="360"/>
        </w:sectPr>
      </w:pPr>
    </w:p>
    <w:p w14:paraId="75E5C283" w14:textId="7334C710" w:rsidR="005F263D" w:rsidRDefault="00373677" w:rsidP="00833031">
      <w:pPr>
        <w:pStyle w:val="headings"/>
      </w:pPr>
      <w:r w:rsidRPr="00833031">
        <w:lastRenderedPageBreak/>
        <w:t>DECLARATION</w:t>
      </w:r>
    </w:p>
    <w:p w14:paraId="6C315C55" w14:textId="56F4CD52" w:rsidR="00B41753" w:rsidRPr="00B41753" w:rsidRDefault="00B41753" w:rsidP="00B41753">
      <w:pPr>
        <w:pStyle w:val="headings"/>
        <w:jc w:val="both"/>
        <w:rPr>
          <w:b w:val="0"/>
          <w:bCs w:val="0"/>
        </w:rPr>
      </w:pPr>
      <w:r w:rsidRPr="00B41753">
        <w:rPr>
          <w:b w:val="0"/>
          <w:bCs w:val="0"/>
          <w:sz w:val="22"/>
          <w:szCs w:val="22"/>
        </w:rPr>
        <w:t xml:space="preserve">I hereby declare that I carried out the work reported in this project in the Department of Electrical and Information Engineering, Covenant University, under the supervision of </w:t>
      </w:r>
      <w:r w:rsidR="00A146AB" w:rsidRPr="00A146AB">
        <w:rPr>
          <w:b w:val="0"/>
          <w:bCs w:val="0"/>
        </w:rPr>
        <w:t xml:space="preserve">Engr. Omoruyi </w:t>
      </w:r>
      <w:proofErr w:type="spellStart"/>
      <w:r w:rsidR="00A146AB" w:rsidRPr="00A146AB">
        <w:rPr>
          <w:b w:val="0"/>
          <w:bCs w:val="0"/>
        </w:rPr>
        <w:t>Osemwegie</w:t>
      </w:r>
      <w:proofErr w:type="spellEnd"/>
      <w:r w:rsidRPr="00B41753">
        <w:rPr>
          <w:b w:val="0"/>
          <w:bCs w:val="0"/>
          <w:sz w:val="22"/>
          <w:szCs w:val="22"/>
        </w:rPr>
        <w:t xml:space="preserve">. I also solemnly declare that to the best of my </w:t>
      </w:r>
      <w:proofErr w:type="gramStart"/>
      <w:r w:rsidRPr="00B41753">
        <w:rPr>
          <w:b w:val="0"/>
          <w:bCs w:val="0"/>
          <w:sz w:val="22"/>
          <w:szCs w:val="22"/>
        </w:rPr>
        <w:t>knowledge,</w:t>
      </w:r>
      <w:proofErr w:type="gramEnd"/>
      <w:r w:rsidRPr="00B41753">
        <w:rPr>
          <w:b w:val="0"/>
          <w:bCs w:val="0"/>
          <w:sz w:val="22"/>
          <w:szCs w:val="22"/>
        </w:rPr>
        <w:t xml:space="preserve"> no part of this report has been submitted here or elsewhere in a previous application for the award of a degree. All sources of knowledge used have been duly acknowledged.</w:t>
      </w:r>
    </w:p>
    <w:p w14:paraId="39AB5930" w14:textId="77777777" w:rsidR="005F263D" w:rsidRPr="00413984" w:rsidRDefault="005F263D"/>
    <w:p w14:paraId="7D8949B8" w14:textId="77777777" w:rsidR="005F263D" w:rsidRPr="00413984" w:rsidRDefault="00373677">
      <w:pPr>
        <w:jc w:val="center"/>
      </w:pPr>
      <w:r w:rsidRPr="00413984">
        <w:t>…………………………………….</w:t>
      </w:r>
    </w:p>
    <w:p w14:paraId="16DE1C65" w14:textId="77777777" w:rsidR="005F263D" w:rsidRPr="00413984" w:rsidRDefault="00373677">
      <w:pPr>
        <w:jc w:val="center"/>
      </w:pPr>
      <w:r w:rsidRPr="00413984">
        <w:t>AYEGBA JESSE-JOSEPH ANIBE</w:t>
      </w:r>
    </w:p>
    <w:p w14:paraId="61F40E9A" w14:textId="77777777" w:rsidR="005F263D" w:rsidRPr="00413984" w:rsidRDefault="00373677">
      <w:pPr>
        <w:jc w:val="center"/>
      </w:pPr>
      <w:r w:rsidRPr="00413984">
        <w:t>16CK020793</w:t>
      </w:r>
    </w:p>
    <w:p w14:paraId="6AE127D3" w14:textId="77777777" w:rsidR="005F263D" w:rsidRDefault="005F263D"/>
    <w:p w14:paraId="5AC1A97C" w14:textId="77777777" w:rsidR="005F263D" w:rsidRDefault="00373677">
      <w:r>
        <w:br w:type="page"/>
      </w:r>
    </w:p>
    <w:p w14:paraId="528FE02C" w14:textId="77777777" w:rsidR="005F263D" w:rsidRDefault="00373677">
      <w:pPr>
        <w:pStyle w:val="headings"/>
      </w:pPr>
      <w:r>
        <w:lastRenderedPageBreak/>
        <w:t>CERTIFICATION</w:t>
      </w:r>
    </w:p>
    <w:p w14:paraId="7497E7ED" w14:textId="56C5D361" w:rsidR="005F263D" w:rsidRDefault="00373677">
      <w:r>
        <w:t>This is to certify that the project titled "Design and Implementation of a Web-based Radio Audience Measurement System” by AYEGBA JESSE-JOSEPH, ANIBE, meets the requirements and regulations governing the award of the Bachelor of Engineering (Electrical and Electronics Engineering) degree of Covenant University and is approved for its contribution to knowledge and literary presentation.</w:t>
      </w:r>
    </w:p>
    <w:p w14:paraId="02A9572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5F263D" w14:paraId="0567C413" w14:textId="77777777" w:rsidTr="00127C9C">
        <w:tc>
          <w:tcPr>
            <w:tcW w:w="2785" w:type="dxa"/>
          </w:tcPr>
          <w:p w14:paraId="13C68969" w14:textId="77777777" w:rsidR="005F263D" w:rsidRDefault="00373677">
            <w:pPr>
              <w:pStyle w:val="Default"/>
              <w:jc w:val="both"/>
            </w:pPr>
            <w:r>
              <w:rPr>
                <w:b/>
                <w:bCs/>
              </w:rPr>
              <w:t xml:space="preserve">Supervisor: </w:t>
            </w:r>
          </w:p>
        </w:tc>
        <w:tc>
          <w:tcPr>
            <w:tcW w:w="6565" w:type="dxa"/>
          </w:tcPr>
          <w:p w14:paraId="4292404F" w14:textId="77777777" w:rsidR="005F263D" w:rsidRDefault="00373677">
            <w:pPr>
              <w:pStyle w:val="Default"/>
              <w:jc w:val="both"/>
            </w:pPr>
            <w:r>
              <w:t xml:space="preserve">Name: Engr. Omoruyi </w:t>
            </w:r>
            <w:proofErr w:type="spellStart"/>
            <w:r>
              <w:t>Osemwegie</w:t>
            </w:r>
            <w:proofErr w:type="spellEnd"/>
            <w:r>
              <w:t xml:space="preserve"> </w:t>
            </w:r>
          </w:p>
          <w:p w14:paraId="7FB9F541" w14:textId="77777777" w:rsidR="005F263D" w:rsidRDefault="005F263D">
            <w:pPr>
              <w:pStyle w:val="Default"/>
              <w:jc w:val="both"/>
            </w:pPr>
          </w:p>
          <w:p w14:paraId="1C02C7A9" w14:textId="77777777" w:rsidR="005F263D" w:rsidRDefault="005F263D">
            <w:pPr>
              <w:pStyle w:val="Default"/>
              <w:jc w:val="both"/>
            </w:pPr>
          </w:p>
          <w:p w14:paraId="31B25A6A" w14:textId="77777777" w:rsidR="005F263D" w:rsidRDefault="00373677">
            <w:pPr>
              <w:pStyle w:val="Default"/>
              <w:jc w:val="both"/>
            </w:pPr>
            <w:r>
              <w:t xml:space="preserve">Sign: ___________________ Date: ________________ </w:t>
            </w:r>
          </w:p>
          <w:p w14:paraId="22435AF1" w14:textId="77777777" w:rsidR="005F263D" w:rsidRDefault="005F263D">
            <w:pPr>
              <w:pStyle w:val="Default"/>
              <w:jc w:val="both"/>
            </w:pPr>
          </w:p>
          <w:p w14:paraId="0D049F81" w14:textId="77777777" w:rsidR="005F263D" w:rsidRDefault="005F263D">
            <w:pPr>
              <w:pStyle w:val="Default"/>
              <w:jc w:val="both"/>
            </w:pPr>
          </w:p>
        </w:tc>
      </w:tr>
      <w:tr w:rsidR="005F263D" w14:paraId="6D8D5BE5" w14:textId="77777777" w:rsidTr="00127C9C">
        <w:tc>
          <w:tcPr>
            <w:tcW w:w="2785" w:type="dxa"/>
          </w:tcPr>
          <w:p w14:paraId="78D9C6D2" w14:textId="3D5E2D34" w:rsidR="005F263D" w:rsidRPr="00B0094B" w:rsidRDefault="00B0094B">
            <w:pPr>
              <w:pStyle w:val="Default"/>
              <w:jc w:val="both"/>
              <w:rPr>
                <w:sz w:val="23"/>
                <w:szCs w:val="23"/>
              </w:rPr>
            </w:pPr>
            <w:r>
              <w:rPr>
                <w:b/>
                <w:bCs/>
                <w:sz w:val="23"/>
                <w:szCs w:val="23"/>
              </w:rPr>
              <w:t xml:space="preserve">Head of </w:t>
            </w:r>
            <w:proofErr w:type="gramStart"/>
            <w:r>
              <w:rPr>
                <w:b/>
                <w:bCs/>
                <w:sz w:val="23"/>
                <w:szCs w:val="23"/>
              </w:rPr>
              <w:t>Department :</w:t>
            </w:r>
            <w:proofErr w:type="gramEnd"/>
          </w:p>
        </w:tc>
        <w:tc>
          <w:tcPr>
            <w:tcW w:w="6565" w:type="dxa"/>
          </w:tcPr>
          <w:p w14:paraId="75877375" w14:textId="5D60151B" w:rsidR="00127C9C" w:rsidRDefault="00373677" w:rsidP="00127C9C">
            <w:pPr>
              <w:pStyle w:val="Default"/>
              <w:jc w:val="both"/>
            </w:pPr>
            <w:r>
              <w:t>Name:</w:t>
            </w:r>
            <w:r w:rsidR="00127C9C">
              <w:t xml:space="preserve"> Prof. Emmanuel. A. </w:t>
            </w:r>
            <w:proofErr w:type="spellStart"/>
            <w:r w:rsidR="00127C9C">
              <w:t>Adetiba</w:t>
            </w:r>
            <w:proofErr w:type="spellEnd"/>
            <w:r w:rsidR="00127C9C">
              <w:t xml:space="preserve"> </w:t>
            </w:r>
          </w:p>
          <w:p w14:paraId="55AD4FC9" w14:textId="2167589E" w:rsidR="005F263D" w:rsidRDefault="005F263D">
            <w:pPr>
              <w:pStyle w:val="Default"/>
              <w:jc w:val="both"/>
            </w:pPr>
          </w:p>
          <w:p w14:paraId="74DAC8A1" w14:textId="77777777" w:rsidR="005F263D" w:rsidRDefault="005F263D">
            <w:pPr>
              <w:pStyle w:val="Default"/>
              <w:jc w:val="both"/>
            </w:pPr>
          </w:p>
          <w:p w14:paraId="084FB6F0" w14:textId="77777777" w:rsidR="005F263D" w:rsidRDefault="005F263D">
            <w:pPr>
              <w:pStyle w:val="Default"/>
              <w:jc w:val="both"/>
            </w:pPr>
          </w:p>
          <w:p w14:paraId="7529BEC5" w14:textId="77777777" w:rsidR="005F263D" w:rsidRDefault="00373677">
            <w:pPr>
              <w:pStyle w:val="Default"/>
              <w:jc w:val="both"/>
            </w:pPr>
            <w:r>
              <w:t xml:space="preserve">Sign: ___________________ Date: ________________ </w:t>
            </w:r>
          </w:p>
          <w:p w14:paraId="5D888480" w14:textId="77777777" w:rsidR="005F263D" w:rsidRDefault="005F263D">
            <w:pPr>
              <w:pStyle w:val="Default"/>
              <w:jc w:val="both"/>
            </w:pPr>
          </w:p>
          <w:p w14:paraId="595002EE" w14:textId="77777777" w:rsidR="005F263D" w:rsidRDefault="00373677">
            <w:pPr>
              <w:pStyle w:val="Default"/>
              <w:jc w:val="both"/>
            </w:pPr>
            <w:r>
              <w:t xml:space="preserve"> </w:t>
            </w:r>
          </w:p>
        </w:tc>
      </w:tr>
      <w:tr w:rsidR="005F263D" w14:paraId="0EA03D26" w14:textId="77777777" w:rsidTr="00127C9C">
        <w:tc>
          <w:tcPr>
            <w:tcW w:w="2785" w:type="dxa"/>
          </w:tcPr>
          <w:p w14:paraId="630B4E8F" w14:textId="77777777" w:rsidR="005F263D" w:rsidRDefault="00373677">
            <w:pPr>
              <w:pStyle w:val="Default"/>
              <w:jc w:val="both"/>
            </w:pPr>
            <w:r>
              <w:rPr>
                <w:b/>
                <w:bCs/>
              </w:rPr>
              <w:t xml:space="preserve">Internal Examiner: </w:t>
            </w:r>
          </w:p>
        </w:tc>
        <w:tc>
          <w:tcPr>
            <w:tcW w:w="6565" w:type="dxa"/>
          </w:tcPr>
          <w:p w14:paraId="43D1B338" w14:textId="77777777" w:rsidR="005F263D" w:rsidRDefault="00373677">
            <w:pPr>
              <w:pStyle w:val="Default"/>
              <w:jc w:val="both"/>
            </w:pPr>
            <w:r>
              <w:t>Name: _______________________________________</w:t>
            </w:r>
          </w:p>
          <w:p w14:paraId="5ED53B11" w14:textId="77777777" w:rsidR="005F263D" w:rsidRDefault="005F263D">
            <w:pPr>
              <w:pStyle w:val="Default"/>
              <w:jc w:val="both"/>
            </w:pPr>
          </w:p>
          <w:p w14:paraId="3547DF35" w14:textId="77777777" w:rsidR="005F263D" w:rsidRDefault="005F263D">
            <w:pPr>
              <w:pStyle w:val="Default"/>
              <w:jc w:val="both"/>
            </w:pPr>
          </w:p>
          <w:p w14:paraId="214ABA8A" w14:textId="77777777" w:rsidR="005F263D" w:rsidRDefault="00373677">
            <w:pPr>
              <w:pStyle w:val="Default"/>
              <w:jc w:val="both"/>
            </w:pPr>
            <w:r>
              <w:t xml:space="preserve">Sign: ___________________ Date: ________________ </w:t>
            </w:r>
          </w:p>
          <w:p w14:paraId="4AE30225" w14:textId="77777777" w:rsidR="005F263D" w:rsidRDefault="005F263D">
            <w:pPr>
              <w:pStyle w:val="Default"/>
              <w:jc w:val="both"/>
            </w:pPr>
          </w:p>
          <w:p w14:paraId="01D62042" w14:textId="77777777" w:rsidR="005F263D" w:rsidRDefault="00373677">
            <w:pPr>
              <w:spacing w:after="0"/>
            </w:pPr>
            <w:r>
              <w:t xml:space="preserve"> </w:t>
            </w:r>
          </w:p>
        </w:tc>
      </w:tr>
    </w:tbl>
    <w:p w14:paraId="385955FD" w14:textId="77777777" w:rsidR="005F263D" w:rsidRDefault="005F263D"/>
    <w:p w14:paraId="77994307" w14:textId="476DD6FD" w:rsidR="005F263D" w:rsidRDefault="00373677" w:rsidP="004C0DBC">
      <w:pPr>
        <w:pStyle w:val="headings"/>
        <w:numPr>
          <w:ilvl w:val="0"/>
          <w:numId w:val="0"/>
        </w:numPr>
        <w:jc w:val="both"/>
      </w:pPr>
      <w:r>
        <w:br w:type="page"/>
      </w:r>
    </w:p>
    <w:p w14:paraId="4DAD5116" w14:textId="77777777" w:rsidR="005F263D" w:rsidRDefault="00373677">
      <w:pPr>
        <w:jc w:val="center"/>
        <w:rPr>
          <w:b/>
          <w:bCs/>
        </w:rPr>
      </w:pPr>
      <w:r>
        <w:rPr>
          <w:b/>
          <w:bCs/>
        </w:rPr>
        <w:lastRenderedPageBreak/>
        <w:t>ACKNOWLEGEMENTS</w:t>
      </w:r>
    </w:p>
    <w:p w14:paraId="0D0CA86A" w14:textId="77777777" w:rsidR="005F263D" w:rsidRDefault="00373677">
      <w:r>
        <w:t>My sincere appreciation goes to God Almighty for enabling me to complete this project. I would also like to express my deepest gratitude to the members of my family for their unending support.</w:t>
      </w:r>
    </w:p>
    <w:p w14:paraId="39A5A1CE" w14:textId="77777777" w:rsidR="005F263D" w:rsidRDefault="00373677">
      <w:r>
        <w:t xml:space="preserve">I would like to express my appreciation to my project supervisor, Engr. Omoruyi </w:t>
      </w:r>
      <w:proofErr w:type="spellStart"/>
      <w:r>
        <w:t>Osemwegie</w:t>
      </w:r>
      <w:proofErr w:type="spellEnd"/>
      <w:r>
        <w:t xml:space="preserve">, for providing me with the necessary guidance needed to complete this project. </w:t>
      </w:r>
    </w:p>
    <w:p w14:paraId="223D37A0" w14:textId="77777777" w:rsidR="005F263D" w:rsidRDefault="005F263D">
      <w:pPr>
        <w:pStyle w:val="headings"/>
      </w:pPr>
    </w:p>
    <w:p w14:paraId="218BBC29" w14:textId="77777777" w:rsidR="005F263D" w:rsidRDefault="00373677">
      <w:pPr>
        <w:pStyle w:val="headings"/>
      </w:pPr>
      <w:r>
        <w:br w:type="page"/>
      </w:r>
      <w:r>
        <w:lastRenderedPageBreak/>
        <w:t>ABSTRACT</w:t>
      </w:r>
    </w:p>
    <w:p w14:paraId="08BE2BDE" w14:textId="77777777" w:rsidR="005F263D" w:rsidRDefault="00373677">
      <w:pPr>
        <w:pStyle w:val="headings"/>
        <w:numPr>
          <w:ilvl w:val="0"/>
          <w:numId w:val="0"/>
        </w:numPr>
        <w:jc w:val="both"/>
        <w:rPr>
          <w:b w:val="0"/>
          <w:bCs w:val="0"/>
        </w:rPr>
      </w:pPr>
      <w:r>
        <w:rPr>
          <w:b w:val="0"/>
          <w:bCs w:val="0"/>
        </w:rPr>
        <w:t>With the rapid increase in the technology of the world today, there is really no limit to the possibilities that can be accomplished. Audience measurement technologies have evolved over the years from the use of diaries and meters to the use of more modern and sophisticated technologies. The increase in the population of the world has contributed to the diversity of the information content that is broadcast in different parts of the world. The demand for easier and more accurate ways to determine the type of content that people are interested in listening to is increasing on an exponential scale as advertisers are constantly in search of audience data.</w:t>
      </w:r>
    </w:p>
    <w:p w14:paraId="02A59541" w14:textId="77777777" w:rsidR="005F263D" w:rsidRDefault="00373677">
      <w:pPr>
        <w:pStyle w:val="headings"/>
        <w:numPr>
          <w:ilvl w:val="0"/>
          <w:numId w:val="0"/>
        </w:numPr>
        <w:jc w:val="both"/>
      </w:pPr>
      <w:r>
        <w:rPr>
          <w:b w:val="0"/>
          <w:bCs w:val="0"/>
        </w:rPr>
        <w:t>This project puts forward a highly scalable approach for carrying out audience measurement. It uses three channels for tracking purposes to see how well it can make predictions using machine learning technologies. It focuses on how a remote audience can be measured with the use of both mobile and web-based applications.</w:t>
      </w:r>
      <w:r>
        <w:br w:type="page"/>
      </w:r>
    </w:p>
    <w:p w14:paraId="255B9B88" w14:textId="77777777" w:rsidR="005F263D" w:rsidRDefault="00373677">
      <w:pPr>
        <w:jc w:val="center"/>
        <w:rPr>
          <w:b/>
          <w:bCs/>
        </w:rPr>
      </w:pPr>
      <w:r>
        <w:rPr>
          <w:b/>
          <w:bCs/>
        </w:rPr>
        <w:lastRenderedPageBreak/>
        <w:t>TABLE OF CONTENT</w:t>
      </w:r>
    </w:p>
    <w:sdt>
      <w:sdtPr>
        <w:rPr>
          <w:rFonts w:ascii="Times New Roman" w:eastAsiaTheme="minorHAnsi" w:hAnsi="Times New Roman" w:cs="Times New Roman"/>
          <w:color w:val="auto"/>
        </w:rPr>
        <w:id w:val="742833056"/>
        <w:docPartObj>
          <w:docPartGallery w:val="Table of Contents"/>
          <w:docPartUnique/>
        </w:docPartObj>
      </w:sdtPr>
      <w:sdtEndPr/>
      <w:sdtContent>
        <w:p w14:paraId="466A7DBC" w14:textId="3F1E21DC" w:rsidR="005F263D" w:rsidRDefault="005F263D" w:rsidP="0042064E">
          <w:pPr>
            <w:pStyle w:val="TOCHeading1"/>
          </w:pPr>
        </w:p>
        <w:p w14:paraId="5B1AB25A" w14:textId="7645D765" w:rsidR="00717436" w:rsidRDefault="00373677">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2623941" w:history="1">
            <w:r w:rsidR="00717436" w:rsidRPr="001E3212">
              <w:rPr>
                <w:rStyle w:val="Hyperlink"/>
                <w:caps/>
                <w:noProof/>
              </w:rPr>
              <w:t>CHAPTER One</w:t>
            </w:r>
            <w:r w:rsidR="00717436">
              <w:rPr>
                <w:noProof/>
                <w:webHidden/>
              </w:rPr>
              <w:tab/>
            </w:r>
            <w:r w:rsidR="00717436">
              <w:rPr>
                <w:noProof/>
                <w:webHidden/>
              </w:rPr>
              <w:fldChar w:fldCharType="begin"/>
            </w:r>
            <w:r w:rsidR="00717436">
              <w:rPr>
                <w:noProof/>
                <w:webHidden/>
              </w:rPr>
              <w:instrText xml:space="preserve"> PAGEREF _Toc82623941 \h </w:instrText>
            </w:r>
            <w:r w:rsidR="00717436">
              <w:rPr>
                <w:noProof/>
                <w:webHidden/>
              </w:rPr>
            </w:r>
            <w:r w:rsidR="00717436">
              <w:rPr>
                <w:noProof/>
                <w:webHidden/>
              </w:rPr>
              <w:fldChar w:fldCharType="separate"/>
            </w:r>
            <w:r w:rsidR="00717436">
              <w:rPr>
                <w:noProof/>
                <w:webHidden/>
              </w:rPr>
              <w:t>1</w:t>
            </w:r>
            <w:r w:rsidR="00717436">
              <w:rPr>
                <w:noProof/>
                <w:webHidden/>
              </w:rPr>
              <w:fldChar w:fldCharType="end"/>
            </w:r>
          </w:hyperlink>
        </w:p>
        <w:p w14:paraId="2A391C2F" w14:textId="0302A413"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42" w:history="1">
            <w:r w:rsidRPr="001E3212">
              <w:rPr>
                <w:rStyle w:val="Hyperlink"/>
                <w:noProof/>
              </w:rPr>
              <w:t>One.1 Background of study</w:t>
            </w:r>
            <w:r>
              <w:rPr>
                <w:noProof/>
                <w:webHidden/>
              </w:rPr>
              <w:tab/>
            </w:r>
            <w:r>
              <w:rPr>
                <w:noProof/>
                <w:webHidden/>
              </w:rPr>
              <w:fldChar w:fldCharType="begin"/>
            </w:r>
            <w:r>
              <w:rPr>
                <w:noProof/>
                <w:webHidden/>
              </w:rPr>
              <w:instrText xml:space="preserve"> PAGEREF _Toc82623942 \h </w:instrText>
            </w:r>
            <w:r>
              <w:rPr>
                <w:noProof/>
                <w:webHidden/>
              </w:rPr>
            </w:r>
            <w:r>
              <w:rPr>
                <w:noProof/>
                <w:webHidden/>
              </w:rPr>
              <w:fldChar w:fldCharType="separate"/>
            </w:r>
            <w:r>
              <w:rPr>
                <w:noProof/>
                <w:webHidden/>
              </w:rPr>
              <w:t>1</w:t>
            </w:r>
            <w:r>
              <w:rPr>
                <w:noProof/>
                <w:webHidden/>
              </w:rPr>
              <w:fldChar w:fldCharType="end"/>
            </w:r>
          </w:hyperlink>
        </w:p>
        <w:p w14:paraId="6BFB09B8" w14:textId="5BC4C492"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43" w:history="1">
            <w:r w:rsidRPr="001E3212">
              <w:rPr>
                <w:rStyle w:val="Hyperlink"/>
                <w:noProof/>
              </w:rPr>
              <w:t>One.1.1 Brief history of audience measurement</w:t>
            </w:r>
            <w:r>
              <w:rPr>
                <w:noProof/>
                <w:webHidden/>
              </w:rPr>
              <w:tab/>
            </w:r>
            <w:r>
              <w:rPr>
                <w:noProof/>
                <w:webHidden/>
              </w:rPr>
              <w:fldChar w:fldCharType="begin"/>
            </w:r>
            <w:r>
              <w:rPr>
                <w:noProof/>
                <w:webHidden/>
              </w:rPr>
              <w:instrText xml:space="preserve"> PAGEREF _Toc82623943 \h </w:instrText>
            </w:r>
            <w:r>
              <w:rPr>
                <w:noProof/>
                <w:webHidden/>
              </w:rPr>
            </w:r>
            <w:r>
              <w:rPr>
                <w:noProof/>
                <w:webHidden/>
              </w:rPr>
              <w:fldChar w:fldCharType="separate"/>
            </w:r>
            <w:r>
              <w:rPr>
                <w:noProof/>
                <w:webHidden/>
              </w:rPr>
              <w:t>1</w:t>
            </w:r>
            <w:r>
              <w:rPr>
                <w:noProof/>
                <w:webHidden/>
              </w:rPr>
              <w:fldChar w:fldCharType="end"/>
            </w:r>
          </w:hyperlink>
        </w:p>
        <w:p w14:paraId="18B0BF19" w14:textId="08F1F88D"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44" w:history="1">
            <w:r w:rsidRPr="001E3212">
              <w:rPr>
                <w:rStyle w:val="Hyperlink"/>
                <w:noProof/>
              </w:rPr>
              <w:t>One.1.2 Audience measurement in digital signage</w:t>
            </w:r>
            <w:r>
              <w:rPr>
                <w:noProof/>
                <w:webHidden/>
              </w:rPr>
              <w:tab/>
            </w:r>
            <w:r>
              <w:rPr>
                <w:noProof/>
                <w:webHidden/>
              </w:rPr>
              <w:fldChar w:fldCharType="begin"/>
            </w:r>
            <w:r>
              <w:rPr>
                <w:noProof/>
                <w:webHidden/>
              </w:rPr>
              <w:instrText xml:space="preserve"> PAGEREF _Toc82623944 \h </w:instrText>
            </w:r>
            <w:r>
              <w:rPr>
                <w:noProof/>
                <w:webHidden/>
              </w:rPr>
            </w:r>
            <w:r>
              <w:rPr>
                <w:noProof/>
                <w:webHidden/>
              </w:rPr>
              <w:fldChar w:fldCharType="separate"/>
            </w:r>
            <w:r>
              <w:rPr>
                <w:noProof/>
                <w:webHidden/>
              </w:rPr>
              <w:t>2</w:t>
            </w:r>
            <w:r>
              <w:rPr>
                <w:noProof/>
                <w:webHidden/>
              </w:rPr>
              <w:fldChar w:fldCharType="end"/>
            </w:r>
          </w:hyperlink>
        </w:p>
        <w:p w14:paraId="4F9FE13F" w14:textId="19382B95"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45" w:history="1">
            <w:r w:rsidRPr="001E3212">
              <w:rPr>
                <w:rStyle w:val="Hyperlink"/>
                <w:noProof/>
              </w:rPr>
              <w:t>One.2 Significance of the project</w:t>
            </w:r>
            <w:r>
              <w:rPr>
                <w:noProof/>
                <w:webHidden/>
              </w:rPr>
              <w:tab/>
            </w:r>
            <w:r>
              <w:rPr>
                <w:noProof/>
                <w:webHidden/>
              </w:rPr>
              <w:fldChar w:fldCharType="begin"/>
            </w:r>
            <w:r>
              <w:rPr>
                <w:noProof/>
                <w:webHidden/>
              </w:rPr>
              <w:instrText xml:space="preserve"> PAGEREF _Toc82623945 \h </w:instrText>
            </w:r>
            <w:r>
              <w:rPr>
                <w:noProof/>
                <w:webHidden/>
              </w:rPr>
            </w:r>
            <w:r>
              <w:rPr>
                <w:noProof/>
                <w:webHidden/>
              </w:rPr>
              <w:fldChar w:fldCharType="separate"/>
            </w:r>
            <w:r>
              <w:rPr>
                <w:noProof/>
                <w:webHidden/>
              </w:rPr>
              <w:t>3</w:t>
            </w:r>
            <w:r>
              <w:rPr>
                <w:noProof/>
                <w:webHidden/>
              </w:rPr>
              <w:fldChar w:fldCharType="end"/>
            </w:r>
          </w:hyperlink>
        </w:p>
        <w:p w14:paraId="43910C72" w14:textId="07132665"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46" w:history="1">
            <w:r w:rsidRPr="001E3212">
              <w:rPr>
                <w:rStyle w:val="Hyperlink"/>
                <w:noProof/>
              </w:rPr>
              <w:t>One.3 Problem statement</w:t>
            </w:r>
            <w:r>
              <w:rPr>
                <w:noProof/>
                <w:webHidden/>
              </w:rPr>
              <w:tab/>
            </w:r>
            <w:r>
              <w:rPr>
                <w:noProof/>
                <w:webHidden/>
              </w:rPr>
              <w:fldChar w:fldCharType="begin"/>
            </w:r>
            <w:r>
              <w:rPr>
                <w:noProof/>
                <w:webHidden/>
              </w:rPr>
              <w:instrText xml:space="preserve"> PAGEREF _Toc82623946 \h </w:instrText>
            </w:r>
            <w:r>
              <w:rPr>
                <w:noProof/>
                <w:webHidden/>
              </w:rPr>
            </w:r>
            <w:r>
              <w:rPr>
                <w:noProof/>
                <w:webHidden/>
              </w:rPr>
              <w:fldChar w:fldCharType="separate"/>
            </w:r>
            <w:r>
              <w:rPr>
                <w:noProof/>
                <w:webHidden/>
              </w:rPr>
              <w:t>3</w:t>
            </w:r>
            <w:r>
              <w:rPr>
                <w:noProof/>
                <w:webHidden/>
              </w:rPr>
              <w:fldChar w:fldCharType="end"/>
            </w:r>
          </w:hyperlink>
        </w:p>
        <w:p w14:paraId="2E975419" w14:textId="0754CFEC"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47" w:history="1">
            <w:r w:rsidRPr="001E3212">
              <w:rPr>
                <w:rStyle w:val="Hyperlink"/>
                <w:noProof/>
              </w:rPr>
              <w:t>One.4 Aim and objectives</w:t>
            </w:r>
            <w:r>
              <w:rPr>
                <w:noProof/>
                <w:webHidden/>
              </w:rPr>
              <w:tab/>
            </w:r>
            <w:r>
              <w:rPr>
                <w:noProof/>
                <w:webHidden/>
              </w:rPr>
              <w:fldChar w:fldCharType="begin"/>
            </w:r>
            <w:r>
              <w:rPr>
                <w:noProof/>
                <w:webHidden/>
              </w:rPr>
              <w:instrText xml:space="preserve"> PAGEREF _Toc82623947 \h </w:instrText>
            </w:r>
            <w:r>
              <w:rPr>
                <w:noProof/>
                <w:webHidden/>
              </w:rPr>
            </w:r>
            <w:r>
              <w:rPr>
                <w:noProof/>
                <w:webHidden/>
              </w:rPr>
              <w:fldChar w:fldCharType="separate"/>
            </w:r>
            <w:r>
              <w:rPr>
                <w:noProof/>
                <w:webHidden/>
              </w:rPr>
              <w:t>4</w:t>
            </w:r>
            <w:r>
              <w:rPr>
                <w:noProof/>
                <w:webHidden/>
              </w:rPr>
              <w:fldChar w:fldCharType="end"/>
            </w:r>
          </w:hyperlink>
        </w:p>
        <w:p w14:paraId="7E81FF05" w14:textId="55ED6FCE"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48" w:history="1">
            <w:r w:rsidRPr="001E3212">
              <w:rPr>
                <w:rStyle w:val="Hyperlink"/>
                <w:noProof/>
              </w:rPr>
              <w:t>One.5 Methodology</w:t>
            </w:r>
            <w:r>
              <w:rPr>
                <w:noProof/>
                <w:webHidden/>
              </w:rPr>
              <w:tab/>
            </w:r>
            <w:r>
              <w:rPr>
                <w:noProof/>
                <w:webHidden/>
              </w:rPr>
              <w:fldChar w:fldCharType="begin"/>
            </w:r>
            <w:r>
              <w:rPr>
                <w:noProof/>
                <w:webHidden/>
              </w:rPr>
              <w:instrText xml:space="preserve"> PAGEREF _Toc82623948 \h </w:instrText>
            </w:r>
            <w:r>
              <w:rPr>
                <w:noProof/>
                <w:webHidden/>
              </w:rPr>
            </w:r>
            <w:r>
              <w:rPr>
                <w:noProof/>
                <w:webHidden/>
              </w:rPr>
              <w:fldChar w:fldCharType="separate"/>
            </w:r>
            <w:r>
              <w:rPr>
                <w:noProof/>
                <w:webHidden/>
              </w:rPr>
              <w:t>4</w:t>
            </w:r>
            <w:r>
              <w:rPr>
                <w:noProof/>
                <w:webHidden/>
              </w:rPr>
              <w:fldChar w:fldCharType="end"/>
            </w:r>
          </w:hyperlink>
        </w:p>
        <w:p w14:paraId="5C216F01" w14:textId="646A9790"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49" w:history="1">
            <w:r w:rsidRPr="001E3212">
              <w:rPr>
                <w:rStyle w:val="Hyperlink"/>
                <w:noProof/>
                <w:lang w:eastAsia="zh-CN"/>
              </w:rPr>
              <w:t>One.6 Scope of study</w:t>
            </w:r>
            <w:r>
              <w:rPr>
                <w:noProof/>
                <w:webHidden/>
              </w:rPr>
              <w:tab/>
            </w:r>
            <w:r>
              <w:rPr>
                <w:noProof/>
                <w:webHidden/>
              </w:rPr>
              <w:fldChar w:fldCharType="begin"/>
            </w:r>
            <w:r>
              <w:rPr>
                <w:noProof/>
                <w:webHidden/>
              </w:rPr>
              <w:instrText xml:space="preserve"> PAGEREF _Toc82623949 \h </w:instrText>
            </w:r>
            <w:r>
              <w:rPr>
                <w:noProof/>
                <w:webHidden/>
              </w:rPr>
            </w:r>
            <w:r>
              <w:rPr>
                <w:noProof/>
                <w:webHidden/>
              </w:rPr>
              <w:fldChar w:fldCharType="separate"/>
            </w:r>
            <w:r>
              <w:rPr>
                <w:noProof/>
                <w:webHidden/>
              </w:rPr>
              <w:t>4</w:t>
            </w:r>
            <w:r>
              <w:rPr>
                <w:noProof/>
                <w:webHidden/>
              </w:rPr>
              <w:fldChar w:fldCharType="end"/>
            </w:r>
          </w:hyperlink>
        </w:p>
        <w:p w14:paraId="09AC73E0" w14:textId="36DE6883"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50" w:history="1">
            <w:r w:rsidRPr="001E3212">
              <w:rPr>
                <w:rStyle w:val="Hyperlink"/>
                <w:noProof/>
                <w:lang w:eastAsia="zh-CN"/>
              </w:rPr>
              <w:t>One.7 Limitation of study</w:t>
            </w:r>
            <w:r>
              <w:rPr>
                <w:noProof/>
                <w:webHidden/>
              </w:rPr>
              <w:tab/>
            </w:r>
            <w:r>
              <w:rPr>
                <w:noProof/>
                <w:webHidden/>
              </w:rPr>
              <w:fldChar w:fldCharType="begin"/>
            </w:r>
            <w:r>
              <w:rPr>
                <w:noProof/>
                <w:webHidden/>
              </w:rPr>
              <w:instrText xml:space="preserve"> PAGEREF _Toc82623950 \h </w:instrText>
            </w:r>
            <w:r>
              <w:rPr>
                <w:noProof/>
                <w:webHidden/>
              </w:rPr>
            </w:r>
            <w:r>
              <w:rPr>
                <w:noProof/>
                <w:webHidden/>
              </w:rPr>
              <w:fldChar w:fldCharType="separate"/>
            </w:r>
            <w:r>
              <w:rPr>
                <w:noProof/>
                <w:webHidden/>
              </w:rPr>
              <w:t>5</w:t>
            </w:r>
            <w:r>
              <w:rPr>
                <w:noProof/>
                <w:webHidden/>
              </w:rPr>
              <w:fldChar w:fldCharType="end"/>
            </w:r>
          </w:hyperlink>
        </w:p>
        <w:p w14:paraId="37E60B2D" w14:textId="537B676C"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51" w:history="1">
            <w:r w:rsidRPr="001E3212">
              <w:rPr>
                <w:rStyle w:val="Hyperlink"/>
                <w:noProof/>
              </w:rPr>
              <w:t>One.8 Project organization</w:t>
            </w:r>
            <w:r>
              <w:rPr>
                <w:noProof/>
                <w:webHidden/>
              </w:rPr>
              <w:tab/>
            </w:r>
            <w:r>
              <w:rPr>
                <w:noProof/>
                <w:webHidden/>
              </w:rPr>
              <w:fldChar w:fldCharType="begin"/>
            </w:r>
            <w:r>
              <w:rPr>
                <w:noProof/>
                <w:webHidden/>
              </w:rPr>
              <w:instrText xml:space="preserve"> PAGEREF _Toc82623951 \h </w:instrText>
            </w:r>
            <w:r>
              <w:rPr>
                <w:noProof/>
                <w:webHidden/>
              </w:rPr>
            </w:r>
            <w:r>
              <w:rPr>
                <w:noProof/>
                <w:webHidden/>
              </w:rPr>
              <w:fldChar w:fldCharType="separate"/>
            </w:r>
            <w:r>
              <w:rPr>
                <w:noProof/>
                <w:webHidden/>
              </w:rPr>
              <w:t>5</w:t>
            </w:r>
            <w:r>
              <w:rPr>
                <w:noProof/>
                <w:webHidden/>
              </w:rPr>
              <w:fldChar w:fldCharType="end"/>
            </w:r>
          </w:hyperlink>
        </w:p>
        <w:p w14:paraId="0F479D09" w14:textId="1FAEF955" w:rsidR="00717436" w:rsidRDefault="00717436">
          <w:pPr>
            <w:pStyle w:val="TOC1"/>
            <w:tabs>
              <w:tab w:val="right" w:leader="dot" w:pos="9350"/>
            </w:tabs>
            <w:rPr>
              <w:rFonts w:asciiTheme="minorHAnsi" w:eastAsiaTheme="minorEastAsia" w:hAnsiTheme="minorHAnsi" w:cstheme="minorBidi"/>
              <w:noProof/>
              <w:sz w:val="22"/>
              <w:szCs w:val="22"/>
            </w:rPr>
          </w:pPr>
          <w:hyperlink w:anchor="_Toc82623952" w:history="1">
            <w:r w:rsidRPr="001E3212">
              <w:rPr>
                <w:rStyle w:val="Hyperlink"/>
                <w:caps/>
                <w:noProof/>
              </w:rPr>
              <w:t>CHAPTER Two</w:t>
            </w:r>
            <w:r>
              <w:rPr>
                <w:noProof/>
                <w:webHidden/>
              </w:rPr>
              <w:tab/>
            </w:r>
            <w:r>
              <w:rPr>
                <w:noProof/>
                <w:webHidden/>
              </w:rPr>
              <w:fldChar w:fldCharType="begin"/>
            </w:r>
            <w:r>
              <w:rPr>
                <w:noProof/>
                <w:webHidden/>
              </w:rPr>
              <w:instrText xml:space="preserve"> PAGEREF _Toc82623952 \h </w:instrText>
            </w:r>
            <w:r>
              <w:rPr>
                <w:noProof/>
                <w:webHidden/>
              </w:rPr>
            </w:r>
            <w:r>
              <w:rPr>
                <w:noProof/>
                <w:webHidden/>
              </w:rPr>
              <w:fldChar w:fldCharType="separate"/>
            </w:r>
            <w:r>
              <w:rPr>
                <w:noProof/>
                <w:webHidden/>
              </w:rPr>
              <w:t>6</w:t>
            </w:r>
            <w:r>
              <w:rPr>
                <w:noProof/>
                <w:webHidden/>
              </w:rPr>
              <w:fldChar w:fldCharType="end"/>
            </w:r>
          </w:hyperlink>
        </w:p>
        <w:p w14:paraId="49601406" w14:textId="43F87543"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53" w:history="1">
            <w:r w:rsidRPr="001E3212">
              <w:rPr>
                <w:rStyle w:val="Hyperlink"/>
                <w:noProof/>
              </w:rPr>
              <w:t>Two.1 Introduction</w:t>
            </w:r>
            <w:r>
              <w:rPr>
                <w:noProof/>
                <w:webHidden/>
              </w:rPr>
              <w:tab/>
            </w:r>
            <w:r>
              <w:rPr>
                <w:noProof/>
                <w:webHidden/>
              </w:rPr>
              <w:fldChar w:fldCharType="begin"/>
            </w:r>
            <w:r>
              <w:rPr>
                <w:noProof/>
                <w:webHidden/>
              </w:rPr>
              <w:instrText xml:space="preserve"> PAGEREF _Toc82623953 \h </w:instrText>
            </w:r>
            <w:r>
              <w:rPr>
                <w:noProof/>
                <w:webHidden/>
              </w:rPr>
            </w:r>
            <w:r>
              <w:rPr>
                <w:noProof/>
                <w:webHidden/>
              </w:rPr>
              <w:fldChar w:fldCharType="separate"/>
            </w:r>
            <w:r>
              <w:rPr>
                <w:noProof/>
                <w:webHidden/>
              </w:rPr>
              <w:t>6</w:t>
            </w:r>
            <w:r>
              <w:rPr>
                <w:noProof/>
                <w:webHidden/>
              </w:rPr>
              <w:fldChar w:fldCharType="end"/>
            </w:r>
          </w:hyperlink>
        </w:p>
        <w:p w14:paraId="05ECF509" w14:textId="23CE6308"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54" w:history="1">
            <w:r w:rsidRPr="001E3212">
              <w:rPr>
                <w:rStyle w:val="Hyperlink"/>
                <w:noProof/>
                <w:lang w:val="en"/>
              </w:rPr>
              <w:t>Two.2 Definition of key terms</w:t>
            </w:r>
            <w:r>
              <w:rPr>
                <w:noProof/>
                <w:webHidden/>
              </w:rPr>
              <w:tab/>
            </w:r>
            <w:r>
              <w:rPr>
                <w:noProof/>
                <w:webHidden/>
              </w:rPr>
              <w:fldChar w:fldCharType="begin"/>
            </w:r>
            <w:r>
              <w:rPr>
                <w:noProof/>
                <w:webHidden/>
              </w:rPr>
              <w:instrText xml:space="preserve"> PAGEREF _Toc82623954 \h </w:instrText>
            </w:r>
            <w:r>
              <w:rPr>
                <w:noProof/>
                <w:webHidden/>
              </w:rPr>
            </w:r>
            <w:r>
              <w:rPr>
                <w:noProof/>
                <w:webHidden/>
              </w:rPr>
              <w:fldChar w:fldCharType="separate"/>
            </w:r>
            <w:r>
              <w:rPr>
                <w:noProof/>
                <w:webHidden/>
              </w:rPr>
              <w:t>6</w:t>
            </w:r>
            <w:r>
              <w:rPr>
                <w:noProof/>
                <w:webHidden/>
              </w:rPr>
              <w:fldChar w:fldCharType="end"/>
            </w:r>
          </w:hyperlink>
        </w:p>
        <w:p w14:paraId="6E811F5A" w14:textId="5DC11440"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55" w:history="1">
            <w:r w:rsidRPr="001E3212">
              <w:rPr>
                <w:rStyle w:val="Hyperlink"/>
                <w:noProof/>
              </w:rPr>
              <w:t>Two.3 History and evolution of audience measurement</w:t>
            </w:r>
            <w:r>
              <w:rPr>
                <w:noProof/>
                <w:webHidden/>
              </w:rPr>
              <w:tab/>
            </w:r>
            <w:r>
              <w:rPr>
                <w:noProof/>
                <w:webHidden/>
              </w:rPr>
              <w:fldChar w:fldCharType="begin"/>
            </w:r>
            <w:r>
              <w:rPr>
                <w:noProof/>
                <w:webHidden/>
              </w:rPr>
              <w:instrText xml:space="preserve"> PAGEREF _Toc82623955 \h </w:instrText>
            </w:r>
            <w:r>
              <w:rPr>
                <w:noProof/>
                <w:webHidden/>
              </w:rPr>
            </w:r>
            <w:r>
              <w:rPr>
                <w:noProof/>
                <w:webHidden/>
              </w:rPr>
              <w:fldChar w:fldCharType="separate"/>
            </w:r>
            <w:r>
              <w:rPr>
                <w:noProof/>
                <w:webHidden/>
              </w:rPr>
              <w:t>7</w:t>
            </w:r>
            <w:r>
              <w:rPr>
                <w:noProof/>
                <w:webHidden/>
              </w:rPr>
              <w:fldChar w:fldCharType="end"/>
            </w:r>
          </w:hyperlink>
        </w:p>
        <w:p w14:paraId="6A9CABAA" w14:textId="4938C5B1"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56" w:history="1">
            <w:r w:rsidRPr="001E3212">
              <w:rPr>
                <w:rStyle w:val="Hyperlink"/>
                <w:noProof/>
              </w:rPr>
              <w:t>Two.3.1 Birth (1950): phone surveys</w:t>
            </w:r>
            <w:r>
              <w:rPr>
                <w:noProof/>
                <w:webHidden/>
              </w:rPr>
              <w:tab/>
            </w:r>
            <w:r>
              <w:rPr>
                <w:noProof/>
                <w:webHidden/>
              </w:rPr>
              <w:fldChar w:fldCharType="begin"/>
            </w:r>
            <w:r>
              <w:rPr>
                <w:noProof/>
                <w:webHidden/>
              </w:rPr>
              <w:instrText xml:space="preserve"> PAGEREF _Toc82623956 \h </w:instrText>
            </w:r>
            <w:r>
              <w:rPr>
                <w:noProof/>
                <w:webHidden/>
              </w:rPr>
            </w:r>
            <w:r>
              <w:rPr>
                <w:noProof/>
                <w:webHidden/>
              </w:rPr>
              <w:fldChar w:fldCharType="separate"/>
            </w:r>
            <w:r>
              <w:rPr>
                <w:noProof/>
                <w:webHidden/>
              </w:rPr>
              <w:t>7</w:t>
            </w:r>
            <w:r>
              <w:rPr>
                <w:noProof/>
                <w:webHidden/>
              </w:rPr>
              <w:fldChar w:fldCharType="end"/>
            </w:r>
          </w:hyperlink>
        </w:p>
        <w:p w14:paraId="17728F39" w14:textId="2A5890AA"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57" w:history="1">
            <w:r w:rsidRPr="001E3212">
              <w:rPr>
                <w:rStyle w:val="Hyperlink"/>
                <w:noProof/>
              </w:rPr>
              <w:t>Two.3.2 Infancy stage (1953) - diaries and meters</w:t>
            </w:r>
            <w:r>
              <w:rPr>
                <w:noProof/>
                <w:webHidden/>
              </w:rPr>
              <w:tab/>
            </w:r>
            <w:r>
              <w:rPr>
                <w:noProof/>
                <w:webHidden/>
              </w:rPr>
              <w:fldChar w:fldCharType="begin"/>
            </w:r>
            <w:r>
              <w:rPr>
                <w:noProof/>
                <w:webHidden/>
              </w:rPr>
              <w:instrText xml:space="preserve"> PAGEREF _Toc82623957 \h </w:instrText>
            </w:r>
            <w:r>
              <w:rPr>
                <w:noProof/>
                <w:webHidden/>
              </w:rPr>
            </w:r>
            <w:r>
              <w:rPr>
                <w:noProof/>
                <w:webHidden/>
              </w:rPr>
              <w:fldChar w:fldCharType="separate"/>
            </w:r>
            <w:r>
              <w:rPr>
                <w:noProof/>
                <w:webHidden/>
              </w:rPr>
              <w:t>7</w:t>
            </w:r>
            <w:r>
              <w:rPr>
                <w:noProof/>
                <w:webHidden/>
              </w:rPr>
              <w:fldChar w:fldCharType="end"/>
            </w:r>
          </w:hyperlink>
        </w:p>
        <w:p w14:paraId="20ED37DB" w14:textId="46F3DDA0"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58" w:history="1">
            <w:r w:rsidRPr="001E3212">
              <w:rPr>
                <w:rStyle w:val="Hyperlink"/>
                <w:noProof/>
              </w:rPr>
              <w:t>Two.3.3 Childhood stage (1986) - VCRs and Cable tv and</w:t>
            </w:r>
            <w:r>
              <w:rPr>
                <w:noProof/>
                <w:webHidden/>
              </w:rPr>
              <w:tab/>
            </w:r>
            <w:r>
              <w:rPr>
                <w:noProof/>
                <w:webHidden/>
              </w:rPr>
              <w:fldChar w:fldCharType="begin"/>
            </w:r>
            <w:r>
              <w:rPr>
                <w:noProof/>
                <w:webHidden/>
              </w:rPr>
              <w:instrText xml:space="preserve"> PAGEREF _Toc82623958 \h </w:instrText>
            </w:r>
            <w:r>
              <w:rPr>
                <w:noProof/>
                <w:webHidden/>
              </w:rPr>
            </w:r>
            <w:r>
              <w:rPr>
                <w:noProof/>
                <w:webHidden/>
              </w:rPr>
              <w:fldChar w:fldCharType="separate"/>
            </w:r>
            <w:r>
              <w:rPr>
                <w:noProof/>
                <w:webHidden/>
              </w:rPr>
              <w:t>8</w:t>
            </w:r>
            <w:r>
              <w:rPr>
                <w:noProof/>
                <w:webHidden/>
              </w:rPr>
              <w:fldChar w:fldCharType="end"/>
            </w:r>
          </w:hyperlink>
        </w:p>
        <w:p w14:paraId="47847E3C" w14:textId="1286B653"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59" w:history="1">
            <w:r w:rsidRPr="001E3212">
              <w:rPr>
                <w:rStyle w:val="Hyperlink"/>
                <w:noProof/>
              </w:rPr>
              <w:t>Two.3.4 Adolescent stage (2000–2010) - the internet and social media</w:t>
            </w:r>
            <w:r>
              <w:rPr>
                <w:noProof/>
                <w:webHidden/>
              </w:rPr>
              <w:tab/>
            </w:r>
            <w:r>
              <w:rPr>
                <w:noProof/>
                <w:webHidden/>
              </w:rPr>
              <w:fldChar w:fldCharType="begin"/>
            </w:r>
            <w:r>
              <w:rPr>
                <w:noProof/>
                <w:webHidden/>
              </w:rPr>
              <w:instrText xml:space="preserve"> PAGEREF _Toc82623959 \h </w:instrText>
            </w:r>
            <w:r>
              <w:rPr>
                <w:noProof/>
                <w:webHidden/>
              </w:rPr>
            </w:r>
            <w:r>
              <w:rPr>
                <w:noProof/>
                <w:webHidden/>
              </w:rPr>
              <w:fldChar w:fldCharType="separate"/>
            </w:r>
            <w:r>
              <w:rPr>
                <w:noProof/>
                <w:webHidden/>
              </w:rPr>
              <w:t>9</w:t>
            </w:r>
            <w:r>
              <w:rPr>
                <w:noProof/>
                <w:webHidden/>
              </w:rPr>
              <w:fldChar w:fldCharType="end"/>
            </w:r>
          </w:hyperlink>
        </w:p>
        <w:p w14:paraId="40EBAE0C" w14:textId="6D91621E"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60" w:history="1">
            <w:r w:rsidRPr="001E3212">
              <w:rPr>
                <w:rStyle w:val="Hyperlink"/>
                <w:noProof/>
              </w:rPr>
              <w:t>Two.4 Review of related works</w:t>
            </w:r>
            <w:r>
              <w:rPr>
                <w:noProof/>
                <w:webHidden/>
              </w:rPr>
              <w:tab/>
            </w:r>
            <w:r>
              <w:rPr>
                <w:noProof/>
                <w:webHidden/>
              </w:rPr>
              <w:fldChar w:fldCharType="begin"/>
            </w:r>
            <w:r>
              <w:rPr>
                <w:noProof/>
                <w:webHidden/>
              </w:rPr>
              <w:instrText xml:space="preserve"> PAGEREF _Toc82623960 \h </w:instrText>
            </w:r>
            <w:r>
              <w:rPr>
                <w:noProof/>
                <w:webHidden/>
              </w:rPr>
            </w:r>
            <w:r>
              <w:rPr>
                <w:noProof/>
                <w:webHidden/>
              </w:rPr>
              <w:fldChar w:fldCharType="separate"/>
            </w:r>
            <w:r>
              <w:rPr>
                <w:noProof/>
                <w:webHidden/>
              </w:rPr>
              <w:t>9</w:t>
            </w:r>
            <w:r>
              <w:rPr>
                <w:noProof/>
                <w:webHidden/>
              </w:rPr>
              <w:fldChar w:fldCharType="end"/>
            </w:r>
          </w:hyperlink>
        </w:p>
        <w:p w14:paraId="2C80CB91" w14:textId="0F44EF1C"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61" w:history="1">
            <w:r w:rsidRPr="001E3212">
              <w:rPr>
                <w:rStyle w:val="Hyperlink"/>
                <w:noProof/>
              </w:rPr>
              <w:t>Two.4.1 Review on an architecture for real time television audience measurement</w:t>
            </w:r>
            <w:r>
              <w:rPr>
                <w:noProof/>
                <w:webHidden/>
              </w:rPr>
              <w:tab/>
            </w:r>
            <w:r>
              <w:rPr>
                <w:noProof/>
                <w:webHidden/>
              </w:rPr>
              <w:fldChar w:fldCharType="begin"/>
            </w:r>
            <w:r>
              <w:rPr>
                <w:noProof/>
                <w:webHidden/>
              </w:rPr>
              <w:instrText xml:space="preserve"> PAGEREF _Toc82623961 \h </w:instrText>
            </w:r>
            <w:r>
              <w:rPr>
                <w:noProof/>
                <w:webHidden/>
              </w:rPr>
            </w:r>
            <w:r>
              <w:rPr>
                <w:noProof/>
                <w:webHidden/>
              </w:rPr>
              <w:fldChar w:fldCharType="separate"/>
            </w:r>
            <w:r>
              <w:rPr>
                <w:noProof/>
                <w:webHidden/>
              </w:rPr>
              <w:t>9</w:t>
            </w:r>
            <w:r>
              <w:rPr>
                <w:noProof/>
                <w:webHidden/>
              </w:rPr>
              <w:fldChar w:fldCharType="end"/>
            </w:r>
          </w:hyperlink>
        </w:p>
        <w:p w14:paraId="640E3EE8" w14:textId="52C94568"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62" w:history="1">
            <w:r w:rsidRPr="001E3212">
              <w:rPr>
                <w:rStyle w:val="Hyperlink"/>
                <w:noProof/>
              </w:rPr>
              <w:t>Two.4.2 Review on audience measurement technologies for user centric media</w:t>
            </w:r>
            <w:r>
              <w:rPr>
                <w:noProof/>
                <w:webHidden/>
              </w:rPr>
              <w:tab/>
            </w:r>
            <w:r>
              <w:rPr>
                <w:noProof/>
                <w:webHidden/>
              </w:rPr>
              <w:fldChar w:fldCharType="begin"/>
            </w:r>
            <w:r>
              <w:rPr>
                <w:noProof/>
                <w:webHidden/>
              </w:rPr>
              <w:instrText xml:space="preserve"> PAGEREF _Toc82623962 \h </w:instrText>
            </w:r>
            <w:r>
              <w:rPr>
                <w:noProof/>
                <w:webHidden/>
              </w:rPr>
            </w:r>
            <w:r>
              <w:rPr>
                <w:noProof/>
                <w:webHidden/>
              </w:rPr>
              <w:fldChar w:fldCharType="separate"/>
            </w:r>
            <w:r>
              <w:rPr>
                <w:noProof/>
                <w:webHidden/>
              </w:rPr>
              <w:t>11</w:t>
            </w:r>
            <w:r>
              <w:rPr>
                <w:noProof/>
                <w:webHidden/>
              </w:rPr>
              <w:fldChar w:fldCharType="end"/>
            </w:r>
          </w:hyperlink>
        </w:p>
        <w:p w14:paraId="11904431" w14:textId="2F95398D"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63" w:history="1">
            <w:r w:rsidRPr="001E3212">
              <w:rPr>
                <w:rStyle w:val="Hyperlink"/>
                <w:noProof/>
              </w:rPr>
              <w:t>Two.4.3 Review on investigation of spectral centroid magnitude and frequency that is used for speaker recognition</w:t>
            </w:r>
            <w:r>
              <w:rPr>
                <w:noProof/>
                <w:webHidden/>
              </w:rPr>
              <w:tab/>
            </w:r>
            <w:r>
              <w:rPr>
                <w:noProof/>
                <w:webHidden/>
              </w:rPr>
              <w:fldChar w:fldCharType="begin"/>
            </w:r>
            <w:r>
              <w:rPr>
                <w:noProof/>
                <w:webHidden/>
              </w:rPr>
              <w:instrText xml:space="preserve"> PAGEREF _Toc82623963 \h </w:instrText>
            </w:r>
            <w:r>
              <w:rPr>
                <w:noProof/>
                <w:webHidden/>
              </w:rPr>
            </w:r>
            <w:r>
              <w:rPr>
                <w:noProof/>
                <w:webHidden/>
              </w:rPr>
              <w:fldChar w:fldCharType="separate"/>
            </w:r>
            <w:r>
              <w:rPr>
                <w:noProof/>
                <w:webHidden/>
              </w:rPr>
              <w:t>12</w:t>
            </w:r>
            <w:r>
              <w:rPr>
                <w:noProof/>
                <w:webHidden/>
              </w:rPr>
              <w:fldChar w:fldCharType="end"/>
            </w:r>
          </w:hyperlink>
        </w:p>
        <w:p w14:paraId="6694D394" w14:textId="55A93E71"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64" w:history="1">
            <w:r w:rsidRPr="001E3212">
              <w:rPr>
                <w:rStyle w:val="Hyperlink"/>
                <w:noProof/>
              </w:rPr>
              <w:t>Two.4.4 Review on estimating audiences: sampling in television and radio audience research</w:t>
            </w:r>
            <w:r>
              <w:rPr>
                <w:noProof/>
                <w:webHidden/>
              </w:rPr>
              <w:tab/>
            </w:r>
            <w:r>
              <w:rPr>
                <w:noProof/>
                <w:webHidden/>
              </w:rPr>
              <w:fldChar w:fldCharType="begin"/>
            </w:r>
            <w:r>
              <w:rPr>
                <w:noProof/>
                <w:webHidden/>
              </w:rPr>
              <w:instrText xml:space="preserve"> PAGEREF _Toc82623964 \h </w:instrText>
            </w:r>
            <w:r>
              <w:rPr>
                <w:noProof/>
                <w:webHidden/>
              </w:rPr>
            </w:r>
            <w:r>
              <w:rPr>
                <w:noProof/>
                <w:webHidden/>
              </w:rPr>
              <w:fldChar w:fldCharType="separate"/>
            </w:r>
            <w:r>
              <w:rPr>
                <w:noProof/>
                <w:webHidden/>
              </w:rPr>
              <w:t>14</w:t>
            </w:r>
            <w:r>
              <w:rPr>
                <w:noProof/>
                <w:webHidden/>
              </w:rPr>
              <w:fldChar w:fldCharType="end"/>
            </w:r>
          </w:hyperlink>
        </w:p>
        <w:p w14:paraId="7685D56A" w14:textId="3AED8447"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65" w:history="1">
            <w:r w:rsidRPr="001E3212">
              <w:rPr>
                <w:rStyle w:val="Hyperlink"/>
                <w:noProof/>
              </w:rPr>
              <w:t>Two.5 Summary</w:t>
            </w:r>
            <w:r>
              <w:rPr>
                <w:noProof/>
                <w:webHidden/>
              </w:rPr>
              <w:tab/>
            </w:r>
            <w:r>
              <w:rPr>
                <w:noProof/>
                <w:webHidden/>
              </w:rPr>
              <w:fldChar w:fldCharType="begin"/>
            </w:r>
            <w:r>
              <w:rPr>
                <w:noProof/>
                <w:webHidden/>
              </w:rPr>
              <w:instrText xml:space="preserve"> PAGEREF _Toc82623965 \h </w:instrText>
            </w:r>
            <w:r>
              <w:rPr>
                <w:noProof/>
                <w:webHidden/>
              </w:rPr>
            </w:r>
            <w:r>
              <w:rPr>
                <w:noProof/>
                <w:webHidden/>
              </w:rPr>
              <w:fldChar w:fldCharType="separate"/>
            </w:r>
            <w:r>
              <w:rPr>
                <w:noProof/>
                <w:webHidden/>
              </w:rPr>
              <w:t>16</w:t>
            </w:r>
            <w:r>
              <w:rPr>
                <w:noProof/>
                <w:webHidden/>
              </w:rPr>
              <w:fldChar w:fldCharType="end"/>
            </w:r>
          </w:hyperlink>
        </w:p>
        <w:p w14:paraId="07593EFE" w14:textId="114C7195" w:rsidR="00717436" w:rsidRDefault="00717436">
          <w:pPr>
            <w:pStyle w:val="TOC1"/>
            <w:tabs>
              <w:tab w:val="right" w:leader="dot" w:pos="9350"/>
            </w:tabs>
            <w:rPr>
              <w:rFonts w:asciiTheme="minorHAnsi" w:eastAsiaTheme="minorEastAsia" w:hAnsiTheme="minorHAnsi" w:cstheme="minorBidi"/>
              <w:noProof/>
              <w:sz w:val="22"/>
              <w:szCs w:val="22"/>
            </w:rPr>
          </w:pPr>
          <w:hyperlink w:anchor="_Toc82623966" w:history="1">
            <w:r w:rsidRPr="001E3212">
              <w:rPr>
                <w:rStyle w:val="Hyperlink"/>
                <w:caps/>
                <w:noProof/>
              </w:rPr>
              <w:t>CHAPTER Three</w:t>
            </w:r>
            <w:r>
              <w:rPr>
                <w:noProof/>
                <w:webHidden/>
              </w:rPr>
              <w:tab/>
            </w:r>
            <w:r>
              <w:rPr>
                <w:noProof/>
                <w:webHidden/>
              </w:rPr>
              <w:fldChar w:fldCharType="begin"/>
            </w:r>
            <w:r>
              <w:rPr>
                <w:noProof/>
                <w:webHidden/>
              </w:rPr>
              <w:instrText xml:space="preserve"> PAGEREF _Toc82623966 \h </w:instrText>
            </w:r>
            <w:r>
              <w:rPr>
                <w:noProof/>
                <w:webHidden/>
              </w:rPr>
            </w:r>
            <w:r>
              <w:rPr>
                <w:noProof/>
                <w:webHidden/>
              </w:rPr>
              <w:fldChar w:fldCharType="separate"/>
            </w:r>
            <w:r>
              <w:rPr>
                <w:noProof/>
                <w:webHidden/>
              </w:rPr>
              <w:t>17</w:t>
            </w:r>
            <w:r>
              <w:rPr>
                <w:noProof/>
                <w:webHidden/>
              </w:rPr>
              <w:fldChar w:fldCharType="end"/>
            </w:r>
          </w:hyperlink>
        </w:p>
        <w:p w14:paraId="05D256F1" w14:textId="3FA909A2"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67" w:history="1">
            <w:r w:rsidRPr="001E3212">
              <w:rPr>
                <w:rStyle w:val="Hyperlink"/>
                <w:noProof/>
              </w:rPr>
              <w:t>Three.1 Introduction</w:t>
            </w:r>
            <w:r>
              <w:rPr>
                <w:noProof/>
                <w:webHidden/>
              </w:rPr>
              <w:tab/>
            </w:r>
            <w:r>
              <w:rPr>
                <w:noProof/>
                <w:webHidden/>
              </w:rPr>
              <w:fldChar w:fldCharType="begin"/>
            </w:r>
            <w:r>
              <w:rPr>
                <w:noProof/>
                <w:webHidden/>
              </w:rPr>
              <w:instrText xml:space="preserve"> PAGEREF _Toc82623967 \h </w:instrText>
            </w:r>
            <w:r>
              <w:rPr>
                <w:noProof/>
                <w:webHidden/>
              </w:rPr>
            </w:r>
            <w:r>
              <w:rPr>
                <w:noProof/>
                <w:webHidden/>
              </w:rPr>
              <w:fldChar w:fldCharType="separate"/>
            </w:r>
            <w:r>
              <w:rPr>
                <w:noProof/>
                <w:webHidden/>
              </w:rPr>
              <w:t>17</w:t>
            </w:r>
            <w:r>
              <w:rPr>
                <w:noProof/>
                <w:webHidden/>
              </w:rPr>
              <w:fldChar w:fldCharType="end"/>
            </w:r>
          </w:hyperlink>
        </w:p>
        <w:p w14:paraId="715E05A8" w14:textId="6E537210"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68" w:history="1">
            <w:r w:rsidRPr="001E3212">
              <w:rPr>
                <w:rStyle w:val="Hyperlink"/>
                <w:noProof/>
              </w:rPr>
              <w:t>Three.2 Application design</w:t>
            </w:r>
            <w:r>
              <w:rPr>
                <w:noProof/>
                <w:webHidden/>
              </w:rPr>
              <w:tab/>
            </w:r>
            <w:r>
              <w:rPr>
                <w:noProof/>
                <w:webHidden/>
              </w:rPr>
              <w:fldChar w:fldCharType="begin"/>
            </w:r>
            <w:r>
              <w:rPr>
                <w:noProof/>
                <w:webHidden/>
              </w:rPr>
              <w:instrText xml:space="preserve"> PAGEREF _Toc82623968 \h </w:instrText>
            </w:r>
            <w:r>
              <w:rPr>
                <w:noProof/>
                <w:webHidden/>
              </w:rPr>
            </w:r>
            <w:r>
              <w:rPr>
                <w:noProof/>
                <w:webHidden/>
              </w:rPr>
              <w:fldChar w:fldCharType="separate"/>
            </w:r>
            <w:r>
              <w:rPr>
                <w:noProof/>
                <w:webHidden/>
              </w:rPr>
              <w:t>17</w:t>
            </w:r>
            <w:r>
              <w:rPr>
                <w:noProof/>
                <w:webHidden/>
              </w:rPr>
              <w:fldChar w:fldCharType="end"/>
            </w:r>
          </w:hyperlink>
        </w:p>
        <w:p w14:paraId="3F0C0162" w14:textId="248DF112"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69" w:history="1">
            <w:r w:rsidRPr="001E3212">
              <w:rPr>
                <w:rStyle w:val="Hyperlink"/>
                <w:noProof/>
              </w:rPr>
              <w:t>Three.2.1 Figma</w:t>
            </w:r>
            <w:r>
              <w:rPr>
                <w:noProof/>
                <w:webHidden/>
              </w:rPr>
              <w:tab/>
            </w:r>
            <w:r>
              <w:rPr>
                <w:noProof/>
                <w:webHidden/>
              </w:rPr>
              <w:fldChar w:fldCharType="begin"/>
            </w:r>
            <w:r>
              <w:rPr>
                <w:noProof/>
                <w:webHidden/>
              </w:rPr>
              <w:instrText xml:space="preserve"> PAGEREF _Toc82623969 \h </w:instrText>
            </w:r>
            <w:r>
              <w:rPr>
                <w:noProof/>
                <w:webHidden/>
              </w:rPr>
            </w:r>
            <w:r>
              <w:rPr>
                <w:noProof/>
                <w:webHidden/>
              </w:rPr>
              <w:fldChar w:fldCharType="separate"/>
            </w:r>
            <w:r>
              <w:rPr>
                <w:noProof/>
                <w:webHidden/>
              </w:rPr>
              <w:t>17</w:t>
            </w:r>
            <w:r>
              <w:rPr>
                <w:noProof/>
                <w:webHidden/>
              </w:rPr>
              <w:fldChar w:fldCharType="end"/>
            </w:r>
          </w:hyperlink>
        </w:p>
        <w:p w14:paraId="4A9DD01D" w14:textId="19402197"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70" w:history="1">
            <w:r w:rsidRPr="001E3212">
              <w:rPr>
                <w:rStyle w:val="Hyperlink"/>
                <w:noProof/>
              </w:rPr>
              <w:t>Three.3 Client-side technologies</w:t>
            </w:r>
            <w:r>
              <w:rPr>
                <w:noProof/>
                <w:webHidden/>
              </w:rPr>
              <w:tab/>
            </w:r>
            <w:r>
              <w:rPr>
                <w:noProof/>
                <w:webHidden/>
              </w:rPr>
              <w:fldChar w:fldCharType="begin"/>
            </w:r>
            <w:r>
              <w:rPr>
                <w:noProof/>
                <w:webHidden/>
              </w:rPr>
              <w:instrText xml:space="preserve"> PAGEREF _Toc82623970 \h </w:instrText>
            </w:r>
            <w:r>
              <w:rPr>
                <w:noProof/>
                <w:webHidden/>
              </w:rPr>
            </w:r>
            <w:r>
              <w:rPr>
                <w:noProof/>
                <w:webHidden/>
              </w:rPr>
              <w:fldChar w:fldCharType="separate"/>
            </w:r>
            <w:r>
              <w:rPr>
                <w:noProof/>
                <w:webHidden/>
              </w:rPr>
              <w:t>17</w:t>
            </w:r>
            <w:r>
              <w:rPr>
                <w:noProof/>
                <w:webHidden/>
              </w:rPr>
              <w:fldChar w:fldCharType="end"/>
            </w:r>
          </w:hyperlink>
        </w:p>
        <w:p w14:paraId="2345B544" w14:textId="3A4D34EE"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1" w:history="1">
            <w:r w:rsidRPr="001E3212">
              <w:rPr>
                <w:rStyle w:val="Hyperlink"/>
                <w:noProof/>
              </w:rPr>
              <w:t>Three.3.1 Javascript</w:t>
            </w:r>
            <w:r>
              <w:rPr>
                <w:noProof/>
                <w:webHidden/>
              </w:rPr>
              <w:tab/>
            </w:r>
            <w:r>
              <w:rPr>
                <w:noProof/>
                <w:webHidden/>
              </w:rPr>
              <w:fldChar w:fldCharType="begin"/>
            </w:r>
            <w:r>
              <w:rPr>
                <w:noProof/>
                <w:webHidden/>
              </w:rPr>
              <w:instrText xml:space="preserve"> PAGEREF _Toc82623971 \h </w:instrText>
            </w:r>
            <w:r>
              <w:rPr>
                <w:noProof/>
                <w:webHidden/>
              </w:rPr>
            </w:r>
            <w:r>
              <w:rPr>
                <w:noProof/>
                <w:webHidden/>
              </w:rPr>
              <w:fldChar w:fldCharType="separate"/>
            </w:r>
            <w:r>
              <w:rPr>
                <w:noProof/>
                <w:webHidden/>
              </w:rPr>
              <w:t>18</w:t>
            </w:r>
            <w:r>
              <w:rPr>
                <w:noProof/>
                <w:webHidden/>
              </w:rPr>
              <w:fldChar w:fldCharType="end"/>
            </w:r>
          </w:hyperlink>
        </w:p>
        <w:p w14:paraId="4447A52E" w14:textId="59C305A3"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2" w:history="1">
            <w:r w:rsidRPr="001E3212">
              <w:rPr>
                <w:rStyle w:val="Hyperlink"/>
                <w:noProof/>
              </w:rPr>
              <w:t>Three.3.2 Hyper text mark-up language (html)</w:t>
            </w:r>
            <w:r>
              <w:rPr>
                <w:noProof/>
                <w:webHidden/>
              </w:rPr>
              <w:tab/>
            </w:r>
            <w:r>
              <w:rPr>
                <w:noProof/>
                <w:webHidden/>
              </w:rPr>
              <w:fldChar w:fldCharType="begin"/>
            </w:r>
            <w:r>
              <w:rPr>
                <w:noProof/>
                <w:webHidden/>
              </w:rPr>
              <w:instrText xml:space="preserve"> PAGEREF _Toc82623972 \h </w:instrText>
            </w:r>
            <w:r>
              <w:rPr>
                <w:noProof/>
                <w:webHidden/>
              </w:rPr>
            </w:r>
            <w:r>
              <w:rPr>
                <w:noProof/>
                <w:webHidden/>
              </w:rPr>
              <w:fldChar w:fldCharType="separate"/>
            </w:r>
            <w:r>
              <w:rPr>
                <w:noProof/>
                <w:webHidden/>
              </w:rPr>
              <w:t>19</w:t>
            </w:r>
            <w:r>
              <w:rPr>
                <w:noProof/>
                <w:webHidden/>
              </w:rPr>
              <w:fldChar w:fldCharType="end"/>
            </w:r>
          </w:hyperlink>
        </w:p>
        <w:p w14:paraId="0B98A763" w14:textId="5D6763C3"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3" w:history="1">
            <w:r w:rsidRPr="001E3212">
              <w:rPr>
                <w:rStyle w:val="Hyperlink"/>
                <w:noProof/>
              </w:rPr>
              <w:t>Three.3.3 Cascading style sheet(css)</w:t>
            </w:r>
            <w:r>
              <w:rPr>
                <w:noProof/>
                <w:webHidden/>
              </w:rPr>
              <w:tab/>
            </w:r>
            <w:r>
              <w:rPr>
                <w:noProof/>
                <w:webHidden/>
              </w:rPr>
              <w:fldChar w:fldCharType="begin"/>
            </w:r>
            <w:r>
              <w:rPr>
                <w:noProof/>
                <w:webHidden/>
              </w:rPr>
              <w:instrText xml:space="preserve"> PAGEREF _Toc82623973 \h </w:instrText>
            </w:r>
            <w:r>
              <w:rPr>
                <w:noProof/>
                <w:webHidden/>
              </w:rPr>
            </w:r>
            <w:r>
              <w:rPr>
                <w:noProof/>
                <w:webHidden/>
              </w:rPr>
              <w:fldChar w:fldCharType="separate"/>
            </w:r>
            <w:r>
              <w:rPr>
                <w:noProof/>
                <w:webHidden/>
              </w:rPr>
              <w:t>19</w:t>
            </w:r>
            <w:r>
              <w:rPr>
                <w:noProof/>
                <w:webHidden/>
              </w:rPr>
              <w:fldChar w:fldCharType="end"/>
            </w:r>
          </w:hyperlink>
        </w:p>
        <w:p w14:paraId="7A5A33FD" w14:textId="37EBDC14"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4" w:history="1">
            <w:r w:rsidRPr="001E3212">
              <w:rPr>
                <w:rStyle w:val="Hyperlink"/>
                <w:noProof/>
              </w:rPr>
              <w:t>Three.3.4 React js</w:t>
            </w:r>
            <w:r>
              <w:rPr>
                <w:noProof/>
                <w:webHidden/>
              </w:rPr>
              <w:tab/>
            </w:r>
            <w:r>
              <w:rPr>
                <w:noProof/>
                <w:webHidden/>
              </w:rPr>
              <w:fldChar w:fldCharType="begin"/>
            </w:r>
            <w:r>
              <w:rPr>
                <w:noProof/>
                <w:webHidden/>
              </w:rPr>
              <w:instrText xml:space="preserve"> PAGEREF _Toc82623974 \h </w:instrText>
            </w:r>
            <w:r>
              <w:rPr>
                <w:noProof/>
                <w:webHidden/>
              </w:rPr>
            </w:r>
            <w:r>
              <w:rPr>
                <w:noProof/>
                <w:webHidden/>
              </w:rPr>
              <w:fldChar w:fldCharType="separate"/>
            </w:r>
            <w:r>
              <w:rPr>
                <w:noProof/>
                <w:webHidden/>
              </w:rPr>
              <w:t>20</w:t>
            </w:r>
            <w:r>
              <w:rPr>
                <w:noProof/>
                <w:webHidden/>
              </w:rPr>
              <w:fldChar w:fldCharType="end"/>
            </w:r>
          </w:hyperlink>
        </w:p>
        <w:p w14:paraId="7189657F" w14:textId="21FEF710"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75" w:history="1">
            <w:r w:rsidRPr="001E3212">
              <w:rPr>
                <w:rStyle w:val="Hyperlink"/>
                <w:noProof/>
              </w:rPr>
              <w:t>Three.4 Server-side technologies</w:t>
            </w:r>
            <w:r>
              <w:rPr>
                <w:noProof/>
                <w:webHidden/>
              </w:rPr>
              <w:tab/>
            </w:r>
            <w:r>
              <w:rPr>
                <w:noProof/>
                <w:webHidden/>
              </w:rPr>
              <w:fldChar w:fldCharType="begin"/>
            </w:r>
            <w:r>
              <w:rPr>
                <w:noProof/>
                <w:webHidden/>
              </w:rPr>
              <w:instrText xml:space="preserve"> PAGEREF _Toc82623975 \h </w:instrText>
            </w:r>
            <w:r>
              <w:rPr>
                <w:noProof/>
                <w:webHidden/>
              </w:rPr>
            </w:r>
            <w:r>
              <w:rPr>
                <w:noProof/>
                <w:webHidden/>
              </w:rPr>
              <w:fldChar w:fldCharType="separate"/>
            </w:r>
            <w:r>
              <w:rPr>
                <w:noProof/>
                <w:webHidden/>
              </w:rPr>
              <w:t>22</w:t>
            </w:r>
            <w:r>
              <w:rPr>
                <w:noProof/>
                <w:webHidden/>
              </w:rPr>
              <w:fldChar w:fldCharType="end"/>
            </w:r>
          </w:hyperlink>
        </w:p>
        <w:p w14:paraId="3F07AB41" w14:textId="1D635D23"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6" w:history="1">
            <w:r w:rsidRPr="001E3212">
              <w:rPr>
                <w:rStyle w:val="Hyperlink"/>
                <w:noProof/>
              </w:rPr>
              <w:t>Three.4.1 Firebase</w:t>
            </w:r>
            <w:r>
              <w:rPr>
                <w:noProof/>
                <w:webHidden/>
              </w:rPr>
              <w:tab/>
            </w:r>
            <w:r>
              <w:rPr>
                <w:noProof/>
                <w:webHidden/>
              </w:rPr>
              <w:fldChar w:fldCharType="begin"/>
            </w:r>
            <w:r>
              <w:rPr>
                <w:noProof/>
                <w:webHidden/>
              </w:rPr>
              <w:instrText xml:space="preserve"> PAGEREF _Toc82623976 \h </w:instrText>
            </w:r>
            <w:r>
              <w:rPr>
                <w:noProof/>
                <w:webHidden/>
              </w:rPr>
            </w:r>
            <w:r>
              <w:rPr>
                <w:noProof/>
                <w:webHidden/>
              </w:rPr>
              <w:fldChar w:fldCharType="separate"/>
            </w:r>
            <w:r>
              <w:rPr>
                <w:noProof/>
                <w:webHidden/>
              </w:rPr>
              <w:t>22</w:t>
            </w:r>
            <w:r>
              <w:rPr>
                <w:noProof/>
                <w:webHidden/>
              </w:rPr>
              <w:fldChar w:fldCharType="end"/>
            </w:r>
          </w:hyperlink>
        </w:p>
        <w:p w14:paraId="2441A8AB" w14:textId="53DE069D"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77" w:history="1">
            <w:r w:rsidRPr="001E3212">
              <w:rPr>
                <w:rStyle w:val="Hyperlink"/>
                <w:noProof/>
              </w:rPr>
              <w:t>Three.5 Machine learning technologies</w:t>
            </w:r>
            <w:r>
              <w:rPr>
                <w:noProof/>
                <w:webHidden/>
              </w:rPr>
              <w:tab/>
            </w:r>
            <w:r>
              <w:rPr>
                <w:noProof/>
                <w:webHidden/>
              </w:rPr>
              <w:fldChar w:fldCharType="begin"/>
            </w:r>
            <w:r>
              <w:rPr>
                <w:noProof/>
                <w:webHidden/>
              </w:rPr>
              <w:instrText xml:space="preserve"> PAGEREF _Toc82623977 \h </w:instrText>
            </w:r>
            <w:r>
              <w:rPr>
                <w:noProof/>
                <w:webHidden/>
              </w:rPr>
            </w:r>
            <w:r>
              <w:rPr>
                <w:noProof/>
                <w:webHidden/>
              </w:rPr>
              <w:fldChar w:fldCharType="separate"/>
            </w:r>
            <w:r>
              <w:rPr>
                <w:noProof/>
                <w:webHidden/>
              </w:rPr>
              <w:t>26</w:t>
            </w:r>
            <w:r>
              <w:rPr>
                <w:noProof/>
                <w:webHidden/>
              </w:rPr>
              <w:fldChar w:fldCharType="end"/>
            </w:r>
          </w:hyperlink>
        </w:p>
        <w:p w14:paraId="05F0699D" w14:textId="742FC788"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8" w:history="1">
            <w:r w:rsidRPr="001E3212">
              <w:rPr>
                <w:rStyle w:val="Hyperlink"/>
                <w:noProof/>
              </w:rPr>
              <w:t>Three.5.1 Teachable machine</w:t>
            </w:r>
            <w:r>
              <w:rPr>
                <w:noProof/>
                <w:webHidden/>
              </w:rPr>
              <w:tab/>
            </w:r>
            <w:r>
              <w:rPr>
                <w:noProof/>
                <w:webHidden/>
              </w:rPr>
              <w:fldChar w:fldCharType="begin"/>
            </w:r>
            <w:r>
              <w:rPr>
                <w:noProof/>
                <w:webHidden/>
              </w:rPr>
              <w:instrText xml:space="preserve"> PAGEREF _Toc82623978 \h </w:instrText>
            </w:r>
            <w:r>
              <w:rPr>
                <w:noProof/>
                <w:webHidden/>
              </w:rPr>
            </w:r>
            <w:r>
              <w:rPr>
                <w:noProof/>
                <w:webHidden/>
              </w:rPr>
              <w:fldChar w:fldCharType="separate"/>
            </w:r>
            <w:r>
              <w:rPr>
                <w:noProof/>
                <w:webHidden/>
              </w:rPr>
              <w:t>26</w:t>
            </w:r>
            <w:r>
              <w:rPr>
                <w:noProof/>
                <w:webHidden/>
              </w:rPr>
              <w:fldChar w:fldCharType="end"/>
            </w:r>
          </w:hyperlink>
        </w:p>
        <w:p w14:paraId="73105611" w14:textId="2DA51DB9"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79" w:history="1">
            <w:r w:rsidRPr="001E3212">
              <w:rPr>
                <w:rStyle w:val="Hyperlink"/>
                <w:noProof/>
              </w:rPr>
              <w:t>Three.5.2 Tensorflow js</w:t>
            </w:r>
            <w:r>
              <w:rPr>
                <w:noProof/>
                <w:webHidden/>
              </w:rPr>
              <w:tab/>
            </w:r>
            <w:r>
              <w:rPr>
                <w:noProof/>
                <w:webHidden/>
              </w:rPr>
              <w:fldChar w:fldCharType="begin"/>
            </w:r>
            <w:r>
              <w:rPr>
                <w:noProof/>
                <w:webHidden/>
              </w:rPr>
              <w:instrText xml:space="preserve"> PAGEREF _Toc82623979 \h </w:instrText>
            </w:r>
            <w:r>
              <w:rPr>
                <w:noProof/>
                <w:webHidden/>
              </w:rPr>
            </w:r>
            <w:r>
              <w:rPr>
                <w:noProof/>
                <w:webHidden/>
              </w:rPr>
              <w:fldChar w:fldCharType="separate"/>
            </w:r>
            <w:r>
              <w:rPr>
                <w:noProof/>
                <w:webHidden/>
              </w:rPr>
              <w:t>27</w:t>
            </w:r>
            <w:r>
              <w:rPr>
                <w:noProof/>
                <w:webHidden/>
              </w:rPr>
              <w:fldChar w:fldCharType="end"/>
            </w:r>
          </w:hyperlink>
        </w:p>
        <w:p w14:paraId="54C2C68E" w14:textId="6DF882A2"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80" w:history="1">
            <w:r w:rsidRPr="001E3212">
              <w:rPr>
                <w:rStyle w:val="Hyperlink"/>
                <w:noProof/>
              </w:rPr>
              <w:t>Three.6 Project requirements</w:t>
            </w:r>
            <w:r>
              <w:rPr>
                <w:noProof/>
                <w:webHidden/>
              </w:rPr>
              <w:tab/>
            </w:r>
            <w:r>
              <w:rPr>
                <w:noProof/>
                <w:webHidden/>
              </w:rPr>
              <w:fldChar w:fldCharType="begin"/>
            </w:r>
            <w:r>
              <w:rPr>
                <w:noProof/>
                <w:webHidden/>
              </w:rPr>
              <w:instrText xml:space="preserve"> PAGEREF _Toc82623980 \h </w:instrText>
            </w:r>
            <w:r>
              <w:rPr>
                <w:noProof/>
                <w:webHidden/>
              </w:rPr>
            </w:r>
            <w:r>
              <w:rPr>
                <w:noProof/>
                <w:webHidden/>
              </w:rPr>
              <w:fldChar w:fldCharType="separate"/>
            </w:r>
            <w:r>
              <w:rPr>
                <w:noProof/>
                <w:webHidden/>
              </w:rPr>
              <w:t>27</w:t>
            </w:r>
            <w:r>
              <w:rPr>
                <w:noProof/>
                <w:webHidden/>
              </w:rPr>
              <w:fldChar w:fldCharType="end"/>
            </w:r>
          </w:hyperlink>
        </w:p>
        <w:p w14:paraId="4F482381" w14:textId="59B8A485"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81" w:history="1">
            <w:r w:rsidRPr="001E3212">
              <w:rPr>
                <w:rStyle w:val="Hyperlink"/>
                <w:noProof/>
              </w:rPr>
              <w:t>Three.6.1 User interfaces</w:t>
            </w:r>
            <w:r>
              <w:rPr>
                <w:noProof/>
                <w:webHidden/>
              </w:rPr>
              <w:tab/>
            </w:r>
            <w:r>
              <w:rPr>
                <w:noProof/>
                <w:webHidden/>
              </w:rPr>
              <w:fldChar w:fldCharType="begin"/>
            </w:r>
            <w:r>
              <w:rPr>
                <w:noProof/>
                <w:webHidden/>
              </w:rPr>
              <w:instrText xml:space="preserve"> PAGEREF _Toc82623981 \h </w:instrText>
            </w:r>
            <w:r>
              <w:rPr>
                <w:noProof/>
                <w:webHidden/>
              </w:rPr>
            </w:r>
            <w:r>
              <w:rPr>
                <w:noProof/>
                <w:webHidden/>
              </w:rPr>
              <w:fldChar w:fldCharType="separate"/>
            </w:r>
            <w:r>
              <w:rPr>
                <w:noProof/>
                <w:webHidden/>
              </w:rPr>
              <w:t>27</w:t>
            </w:r>
            <w:r>
              <w:rPr>
                <w:noProof/>
                <w:webHidden/>
              </w:rPr>
              <w:fldChar w:fldCharType="end"/>
            </w:r>
          </w:hyperlink>
        </w:p>
        <w:p w14:paraId="1D86F79D" w14:textId="13CE5C5B"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82" w:history="1">
            <w:r w:rsidRPr="001E3212">
              <w:rPr>
                <w:rStyle w:val="Hyperlink"/>
                <w:noProof/>
              </w:rPr>
              <w:t>Three.6.2 Software interfaces</w:t>
            </w:r>
            <w:r>
              <w:rPr>
                <w:noProof/>
                <w:webHidden/>
              </w:rPr>
              <w:tab/>
            </w:r>
            <w:r>
              <w:rPr>
                <w:noProof/>
                <w:webHidden/>
              </w:rPr>
              <w:fldChar w:fldCharType="begin"/>
            </w:r>
            <w:r>
              <w:rPr>
                <w:noProof/>
                <w:webHidden/>
              </w:rPr>
              <w:instrText xml:space="preserve"> PAGEREF _Toc82623982 \h </w:instrText>
            </w:r>
            <w:r>
              <w:rPr>
                <w:noProof/>
                <w:webHidden/>
              </w:rPr>
            </w:r>
            <w:r>
              <w:rPr>
                <w:noProof/>
                <w:webHidden/>
              </w:rPr>
              <w:fldChar w:fldCharType="separate"/>
            </w:r>
            <w:r>
              <w:rPr>
                <w:noProof/>
                <w:webHidden/>
              </w:rPr>
              <w:t>28</w:t>
            </w:r>
            <w:r>
              <w:rPr>
                <w:noProof/>
                <w:webHidden/>
              </w:rPr>
              <w:fldChar w:fldCharType="end"/>
            </w:r>
          </w:hyperlink>
        </w:p>
        <w:p w14:paraId="5DD5FD27" w14:textId="5C55887C"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83" w:history="1">
            <w:r w:rsidRPr="001E3212">
              <w:rPr>
                <w:rStyle w:val="Hyperlink"/>
                <w:noProof/>
              </w:rPr>
              <w:t>Three.7 Implementation</w:t>
            </w:r>
            <w:r>
              <w:rPr>
                <w:noProof/>
                <w:webHidden/>
              </w:rPr>
              <w:tab/>
            </w:r>
            <w:r>
              <w:rPr>
                <w:noProof/>
                <w:webHidden/>
              </w:rPr>
              <w:fldChar w:fldCharType="begin"/>
            </w:r>
            <w:r>
              <w:rPr>
                <w:noProof/>
                <w:webHidden/>
              </w:rPr>
              <w:instrText xml:space="preserve"> PAGEREF _Toc82623983 \h </w:instrText>
            </w:r>
            <w:r>
              <w:rPr>
                <w:noProof/>
                <w:webHidden/>
              </w:rPr>
            </w:r>
            <w:r>
              <w:rPr>
                <w:noProof/>
                <w:webHidden/>
              </w:rPr>
              <w:fldChar w:fldCharType="separate"/>
            </w:r>
            <w:r>
              <w:rPr>
                <w:noProof/>
                <w:webHidden/>
              </w:rPr>
              <w:t>29</w:t>
            </w:r>
            <w:r>
              <w:rPr>
                <w:noProof/>
                <w:webHidden/>
              </w:rPr>
              <w:fldChar w:fldCharType="end"/>
            </w:r>
          </w:hyperlink>
        </w:p>
        <w:p w14:paraId="755DA711" w14:textId="437D4C99"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84" w:history="1">
            <w:r w:rsidRPr="001E3212">
              <w:rPr>
                <w:rStyle w:val="Hyperlink"/>
                <w:noProof/>
              </w:rPr>
              <w:t>Three.7.1 Use case diagrams</w:t>
            </w:r>
            <w:r>
              <w:rPr>
                <w:noProof/>
                <w:webHidden/>
              </w:rPr>
              <w:tab/>
            </w:r>
            <w:r>
              <w:rPr>
                <w:noProof/>
                <w:webHidden/>
              </w:rPr>
              <w:fldChar w:fldCharType="begin"/>
            </w:r>
            <w:r>
              <w:rPr>
                <w:noProof/>
                <w:webHidden/>
              </w:rPr>
              <w:instrText xml:space="preserve"> PAGEREF _Toc82623984 \h </w:instrText>
            </w:r>
            <w:r>
              <w:rPr>
                <w:noProof/>
                <w:webHidden/>
              </w:rPr>
            </w:r>
            <w:r>
              <w:rPr>
                <w:noProof/>
                <w:webHidden/>
              </w:rPr>
              <w:fldChar w:fldCharType="separate"/>
            </w:r>
            <w:r>
              <w:rPr>
                <w:noProof/>
                <w:webHidden/>
              </w:rPr>
              <w:t>30</w:t>
            </w:r>
            <w:r>
              <w:rPr>
                <w:noProof/>
                <w:webHidden/>
              </w:rPr>
              <w:fldChar w:fldCharType="end"/>
            </w:r>
          </w:hyperlink>
        </w:p>
        <w:p w14:paraId="24DF3894" w14:textId="5646BEC7"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85" w:history="1">
            <w:r w:rsidRPr="001E3212">
              <w:rPr>
                <w:rStyle w:val="Hyperlink"/>
                <w:noProof/>
              </w:rPr>
              <w:t>Three.7.2 Class diagram</w:t>
            </w:r>
            <w:r>
              <w:rPr>
                <w:noProof/>
                <w:webHidden/>
              </w:rPr>
              <w:tab/>
            </w:r>
            <w:r>
              <w:rPr>
                <w:noProof/>
                <w:webHidden/>
              </w:rPr>
              <w:fldChar w:fldCharType="begin"/>
            </w:r>
            <w:r>
              <w:rPr>
                <w:noProof/>
                <w:webHidden/>
              </w:rPr>
              <w:instrText xml:space="preserve"> PAGEREF _Toc82623985 \h </w:instrText>
            </w:r>
            <w:r>
              <w:rPr>
                <w:noProof/>
                <w:webHidden/>
              </w:rPr>
            </w:r>
            <w:r>
              <w:rPr>
                <w:noProof/>
                <w:webHidden/>
              </w:rPr>
              <w:fldChar w:fldCharType="separate"/>
            </w:r>
            <w:r>
              <w:rPr>
                <w:noProof/>
                <w:webHidden/>
              </w:rPr>
              <w:t>32</w:t>
            </w:r>
            <w:r>
              <w:rPr>
                <w:noProof/>
                <w:webHidden/>
              </w:rPr>
              <w:fldChar w:fldCharType="end"/>
            </w:r>
          </w:hyperlink>
        </w:p>
        <w:p w14:paraId="228A53EB" w14:textId="7F2562EC"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86" w:history="1">
            <w:r w:rsidRPr="001E3212">
              <w:rPr>
                <w:rStyle w:val="Hyperlink"/>
                <w:noProof/>
              </w:rPr>
              <w:t>Three.8 Summary</w:t>
            </w:r>
            <w:r>
              <w:rPr>
                <w:noProof/>
                <w:webHidden/>
              </w:rPr>
              <w:tab/>
            </w:r>
            <w:r>
              <w:rPr>
                <w:noProof/>
                <w:webHidden/>
              </w:rPr>
              <w:fldChar w:fldCharType="begin"/>
            </w:r>
            <w:r>
              <w:rPr>
                <w:noProof/>
                <w:webHidden/>
              </w:rPr>
              <w:instrText xml:space="preserve"> PAGEREF _Toc82623986 \h </w:instrText>
            </w:r>
            <w:r>
              <w:rPr>
                <w:noProof/>
                <w:webHidden/>
              </w:rPr>
            </w:r>
            <w:r>
              <w:rPr>
                <w:noProof/>
                <w:webHidden/>
              </w:rPr>
              <w:fldChar w:fldCharType="separate"/>
            </w:r>
            <w:r>
              <w:rPr>
                <w:noProof/>
                <w:webHidden/>
              </w:rPr>
              <w:t>33</w:t>
            </w:r>
            <w:r>
              <w:rPr>
                <w:noProof/>
                <w:webHidden/>
              </w:rPr>
              <w:fldChar w:fldCharType="end"/>
            </w:r>
          </w:hyperlink>
        </w:p>
        <w:p w14:paraId="2FC22328" w14:textId="469B0309" w:rsidR="00717436" w:rsidRDefault="00717436">
          <w:pPr>
            <w:pStyle w:val="TOC1"/>
            <w:tabs>
              <w:tab w:val="right" w:leader="dot" w:pos="9350"/>
            </w:tabs>
            <w:rPr>
              <w:rFonts w:asciiTheme="minorHAnsi" w:eastAsiaTheme="minorEastAsia" w:hAnsiTheme="minorHAnsi" w:cstheme="minorBidi"/>
              <w:noProof/>
              <w:sz w:val="22"/>
              <w:szCs w:val="22"/>
            </w:rPr>
          </w:pPr>
          <w:hyperlink w:anchor="_Toc82623987" w:history="1">
            <w:r w:rsidRPr="001E3212">
              <w:rPr>
                <w:rStyle w:val="Hyperlink"/>
                <w:caps/>
                <w:noProof/>
              </w:rPr>
              <w:t>CHAPTER Four</w:t>
            </w:r>
            <w:r>
              <w:rPr>
                <w:noProof/>
                <w:webHidden/>
              </w:rPr>
              <w:tab/>
            </w:r>
            <w:r>
              <w:rPr>
                <w:noProof/>
                <w:webHidden/>
              </w:rPr>
              <w:fldChar w:fldCharType="begin"/>
            </w:r>
            <w:r>
              <w:rPr>
                <w:noProof/>
                <w:webHidden/>
              </w:rPr>
              <w:instrText xml:space="preserve"> PAGEREF _Toc82623987 \h </w:instrText>
            </w:r>
            <w:r>
              <w:rPr>
                <w:noProof/>
                <w:webHidden/>
              </w:rPr>
            </w:r>
            <w:r>
              <w:rPr>
                <w:noProof/>
                <w:webHidden/>
              </w:rPr>
              <w:fldChar w:fldCharType="separate"/>
            </w:r>
            <w:r>
              <w:rPr>
                <w:noProof/>
                <w:webHidden/>
              </w:rPr>
              <w:t>34</w:t>
            </w:r>
            <w:r>
              <w:rPr>
                <w:noProof/>
                <w:webHidden/>
              </w:rPr>
              <w:fldChar w:fldCharType="end"/>
            </w:r>
          </w:hyperlink>
        </w:p>
        <w:p w14:paraId="45CB85A1" w14:textId="44F22383"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88" w:history="1">
            <w:r w:rsidRPr="001E3212">
              <w:rPr>
                <w:rStyle w:val="Hyperlink"/>
                <w:noProof/>
              </w:rPr>
              <w:t>Four.1 Introduction</w:t>
            </w:r>
            <w:r>
              <w:rPr>
                <w:noProof/>
                <w:webHidden/>
              </w:rPr>
              <w:tab/>
            </w:r>
            <w:r>
              <w:rPr>
                <w:noProof/>
                <w:webHidden/>
              </w:rPr>
              <w:fldChar w:fldCharType="begin"/>
            </w:r>
            <w:r>
              <w:rPr>
                <w:noProof/>
                <w:webHidden/>
              </w:rPr>
              <w:instrText xml:space="preserve"> PAGEREF _Toc82623988 \h </w:instrText>
            </w:r>
            <w:r>
              <w:rPr>
                <w:noProof/>
                <w:webHidden/>
              </w:rPr>
            </w:r>
            <w:r>
              <w:rPr>
                <w:noProof/>
                <w:webHidden/>
              </w:rPr>
              <w:fldChar w:fldCharType="separate"/>
            </w:r>
            <w:r>
              <w:rPr>
                <w:noProof/>
                <w:webHidden/>
              </w:rPr>
              <w:t>34</w:t>
            </w:r>
            <w:r>
              <w:rPr>
                <w:noProof/>
                <w:webHidden/>
              </w:rPr>
              <w:fldChar w:fldCharType="end"/>
            </w:r>
          </w:hyperlink>
        </w:p>
        <w:p w14:paraId="2BD251FF" w14:textId="51C6704A"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89" w:history="1">
            <w:r w:rsidRPr="001E3212">
              <w:rPr>
                <w:rStyle w:val="Hyperlink"/>
                <w:noProof/>
              </w:rPr>
              <w:t>Four.2 Scope</w:t>
            </w:r>
            <w:r>
              <w:rPr>
                <w:noProof/>
                <w:webHidden/>
              </w:rPr>
              <w:tab/>
            </w:r>
            <w:r>
              <w:rPr>
                <w:noProof/>
                <w:webHidden/>
              </w:rPr>
              <w:fldChar w:fldCharType="begin"/>
            </w:r>
            <w:r>
              <w:rPr>
                <w:noProof/>
                <w:webHidden/>
              </w:rPr>
              <w:instrText xml:space="preserve"> PAGEREF _Toc82623989 \h </w:instrText>
            </w:r>
            <w:r>
              <w:rPr>
                <w:noProof/>
                <w:webHidden/>
              </w:rPr>
            </w:r>
            <w:r>
              <w:rPr>
                <w:noProof/>
                <w:webHidden/>
              </w:rPr>
              <w:fldChar w:fldCharType="separate"/>
            </w:r>
            <w:r>
              <w:rPr>
                <w:noProof/>
                <w:webHidden/>
              </w:rPr>
              <w:t>34</w:t>
            </w:r>
            <w:r>
              <w:rPr>
                <w:noProof/>
                <w:webHidden/>
              </w:rPr>
              <w:fldChar w:fldCharType="end"/>
            </w:r>
          </w:hyperlink>
        </w:p>
        <w:p w14:paraId="3EA07BAE" w14:textId="2E323B04"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90" w:history="1">
            <w:r w:rsidRPr="001E3212">
              <w:rPr>
                <w:rStyle w:val="Hyperlink"/>
                <w:noProof/>
              </w:rPr>
              <w:t>Four.3 Mobile interfaces</w:t>
            </w:r>
            <w:r>
              <w:rPr>
                <w:noProof/>
                <w:webHidden/>
              </w:rPr>
              <w:tab/>
            </w:r>
            <w:r>
              <w:rPr>
                <w:noProof/>
                <w:webHidden/>
              </w:rPr>
              <w:fldChar w:fldCharType="begin"/>
            </w:r>
            <w:r>
              <w:rPr>
                <w:noProof/>
                <w:webHidden/>
              </w:rPr>
              <w:instrText xml:space="preserve"> PAGEREF _Toc82623990 \h </w:instrText>
            </w:r>
            <w:r>
              <w:rPr>
                <w:noProof/>
                <w:webHidden/>
              </w:rPr>
            </w:r>
            <w:r>
              <w:rPr>
                <w:noProof/>
                <w:webHidden/>
              </w:rPr>
              <w:fldChar w:fldCharType="separate"/>
            </w:r>
            <w:r>
              <w:rPr>
                <w:noProof/>
                <w:webHidden/>
              </w:rPr>
              <w:t>35</w:t>
            </w:r>
            <w:r>
              <w:rPr>
                <w:noProof/>
                <w:webHidden/>
              </w:rPr>
              <w:fldChar w:fldCharType="end"/>
            </w:r>
          </w:hyperlink>
        </w:p>
        <w:p w14:paraId="2DB58619" w14:textId="1AB9DCF6"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91" w:history="1">
            <w:r w:rsidRPr="001E3212">
              <w:rPr>
                <w:rStyle w:val="Hyperlink"/>
                <w:noProof/>
              </w:rPr>
              <w:t>Four.4 Web interfaces</w:t>
            </w:r>
            <w:r>
              <w:rPr>
                <w:noProof/>
                <w:webHidden/>
              </w:rPr>
              <w:tab/>
            </w:r>
            <w:r>
              <w:rPr>
                <w:noProof/>
                <w:webHidden/>
              </w:rPr>
              <w:fldChar w:fldCharType="begin"/>
            </w:r>
            <w:r>
              <w:rPr>
                <w:noProof/>
                <w:webHidden/>
              </w:rPr>
              <w:instrText xml:space="preserve"> PAGEREF _Toc82623991 \h </w:instrText>
            </w:r>
            <w:r>
              <w:rPr>
                <w:noProof/>
                <w:webHidden/>
              </w:rPr>
            </w:r>
            <w:r>
              <w:rPr>
                <w:noProof/>
                <w:webHidden/>
              </w:rPr>
              <w:fldChar w:fldCharType="separate"/>
            </w:r>
            <w:r>
              <w:rPr>
                <w:noProof/>
                <w:webHidden/>
              </w:rPr>
              <w:t>38</w:t>
            </w:r>
            <w:r>
              <w:rPr>
                <w:noProof/>
                <w:webHidden/>
              </w:rPr>
              <w:fldChar w:fldCharType="end"/>
            </w:r>
          </w:hyperlink>
        </w:p>
        <w:p w14:paraId="27E6364A" w14:textId="729A857E"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92" w:history="1">
            <w:r w:rsidRPr="001E3212">
              <w:rPr>
                <w:rStyle w:val="Hyperlink"/>
                <w:noProof/>
              </w:rPr>
              <w:t>Four.4.1 Deployment testing</w:t>
            </w:r>
            <w:r>
              <w:rPr>
                <w:noProof/>
                <w:webHidden/>
              </w:rPr>
              <w:tab/>
            </w:r>
            <w:r>
              <w:rPr>
                <w:noProof/>
                <w:webHidden/>
              </w:rPr>
              <w:fldChar w:fldCharType="begin"/>
            </w:r>
            <w:r>
              <w:rPr>
                <w:noProof/>
                <w:webHidden/>
              </w:rPr>
              <w:instrText xml:space="preserve"> PAGEREF _Toc82623992 \h </w:instrText>
            </w:r>
            <w:r>
              <w:rPr>
                <w:noProof/>
                <w:webHidden/>
              </w:rPr>
            </w:r>
            <w:r>
              <w:rPr>
                <w:noProof/>
                <w:webHidden/>
              </w:rPr>
              <w:fldChar w:fldCharType="separate"/>
            </w:r>
            <w:r>
              <w:rPr>
                <w:noProof/>
                <w:webHidden/>
              </w:rPr>
              <w:t>40</w:t>
            </w:r>
            <w:r>
              <w:rPr>
                <w:noProof/>
                <w:webHidden/>
              </w:rPr>
              <w:fldChar w:fldCharType="end"/>
            </w:r>
          </w:hyperlink>
        </w:p>
        <w:p w14:paraId="45BD7A1E" w14:textId="0E77E6D7"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93" w:history="1">
            <w:r w:rsidRPr="001E3212">
              <w:rPr>
                <w:rStyle w:val="Hyperlink"/>
                <w:noProof/>
              </w:rPr>
              <w:t>Four.4.2 Usability testing</w:t>
            </w:r>
            <w:r>
              <w:rPr>
                <w:noProof/>
                <w:webHidden/>
              </w:rPr>
              <w:tab/>
            </w:r>
            <w:r>
              <w:rPr>
                <w:noProof/>
                <w:webHidden/>
              </w:rPr>
              <w:fldChar w:fldCharType="begin"/>
            </w:r>
            <w:r>
              <w:rPr>
                <w:noProof/>
                <w:webHidden/>
              </w:rPr>
              <w:instrText xml:space="preserve"> PAGEREF _Toc82623993 \h </w:instrText>
            </w:r>
            <w:r>
              <w:rPr>
                <w:noProof/>
                <w:webHidden/>
              </w:rPr>
            </w:r>
            <w:r>
              <w:rPr>
                <w:noProof/>
                <w:webHidden/>
              </w:rPr>
              <w:fldChar w:fldCharType="separate"/>
            </w:r>
            <w:r>
              <w:rPr>
                <w:noProof/>
                <w:webHidden/>
              </w:rPr>
              <w:t>41</w:t>
            </w:r>
            <w:r>
              <w:rPr>
                <w:noProof/>
                <w:webHidden/>
              </w:rPr>
              <w:fldChar w:fldCharType="end"/>
            </w:r>
          </w:hyperlink>
        </w:p>
        <w:p w14:paraId="1102A472" w14:textId="2229F206" w:rsidR="00717436" w:rsidRDefault="00717436">
          <w:pPr>
            <w:pStyle w:val="TOC3"/>
            <w:tabs>
              <w:tab w:val="right" w:leader="dot" w:pos="9350"/>
            </w:tabs>
            <w:rPr>
              <w:rFonts w:asciiTheme="minorHAnsi" w:eastAsiaTheme="minorEastAsia" w:hAnsiTheme="minorHAnsi" w:cstheme="minorBidi"/>
              <w:noProof/>
              <w:sz w:val="22"/>
              <w:szCs w:val="22"/>
            </w:rPr>
          </w:pPr>
          <w:hyperlink w:anchor="_Toc82623994" w:history="1">
            <w:r w:rsidRPr="001E3212">
              <w:rPr>
                <w:rStyle w:val="Hyperlink"/>
                <w:noProof/>
              </w:rPr>
              <w:t>Four.4.3 User interface testing</w:t>
            </w:r>
            <w:r>
              <w:rPr>
                <w:noProof/>
                <w:webHidden/>
              </w:rPr>
              <w:tab/>
            </w:r>
            <w:r>
              <w:rPr>
                <w:noProof/>
                <w:webHidden/>
              </w:rPr>
              <w:fldChar w:fldCharType="begin"/>
            </w:r>
            <w:r>
              <w:rPr>
                <w:noProof/>
                <w:webHidden/>
              </w:rPr>
              <w:instrText xml:space="preserve"> PAGEREF _Toc82623994 \h </w:instrText>
            </w:r>
            <w:r>
              <w:rPr>
                <w:noProof/>
                <w:webHidden/>
              </w:rPr>
            </w:r>
            <w:r>
              <w:rPr>
                <w:noProof/>
                <w:webHidden/>
              </w:rPr>
              <w:fldChar w:fldCharType="separate"/>
            </w:r>
            <w:r>
              <w:rPr>
                <w:noProof/>
                <w:webHidden/>
              </w:rPr>
              <w:t>41</w:t>
            </w:r>
            <w:r>
              <w:rPr>
                <w:noProof/>
                <w:webHidden/>
              </w:rPr>
              <w:fldChar w:fldCharType="end"/>
            </w:r>
          </w:hyperlink>
        </w:p>
        <w:p w14:paraId="2D6B7132" w14:textId="26D9FA27"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95" w:history="1">
            <w:r w:rsidRPr="001E3212">
              <w:rPr>
                <w:rStyle w:val="Hyperlink"/>
                <w:noProof/>
              </w:rPr>
              <w:t>Four.5 Summary</w:t>
            </w:r>
            <w:r>
              <w:rPr>
                <w:noProof/>
                <w:webHidden/>
              </w:rPr>
              <w:tab/>
            </w:r>
            <w:r>
              <w:rPr>
                <w:noProof/>
                <w:webHidden/>
              </w:rPr>
              <w:fldChar w:fldCharType="begin"/>
            </w:r>
            <w:r>
              <w:rPr>
                <w:noProof/>
                <w:webHidden/>
              </w:rPr>
              <w:instrText xml:space="preserve"> PAGEREF _Toc82623995 \h </w:instrText>
            </w:r>
            <w:r>
              <w:rPr>
                <w:noProof/>
                <w:webHidden/>
              </w:rPr>
            </w:r>
            <w:r>
              <w:rPr>
                <w:noProof/>
                <w:webHidden/>
              </w:rPr>
              <w:fldChar w:fldCharType="separate"/>
            </w:r>
            <w:r>
              <w:rPr>
                <w:noProof/>
                <w:webHidden/>
              </w:rPr>
              <w:t>41</w:t>
            </w:r>
            <w:r>
              <w:rPr>
                <w:noProof/>
                <w:webHidden/>
              </w:rPr>
              <w:fldChar w:fldCharType="end"/>
            </w:r>
          </w:hyperlink>
        </w:p>
        <w:p w14:paraId="0DE26575" w14:textId="20E7A8D5" w:rsidR="00717436" w:rsidRDefault="00717436">
          <w:pPr>
            <w:pStyle w:val="TOC1"/>
            <w:tabs>
              <w:tab w:val="right" w:leader="dot" w:pos="9350"/>
            </w:tabs>
            <w:rPr>
              <w:rFonts w:asciiTheme="minorHAnsi" w:eastAsiaTheme="minorEastAsia" w:hAnsiTheme="minorHAnsi" w:cstheme="minorBidi"/>
              <w:noProof/>
              <w:sz w:val="22"/>
              <w:szCs w:val="22"/>
            </w:rPr>
          </w:pPr>
          <w:hyperlink w:anchor="_Toc82623996" w:history="1">
            <w:r w:rsidRPr="001E3212">
              <w:rPr>
                <w:rStyle w:val="Hyperlink"/>
                <w:caps/>
                <w:noProof/>
              </w:rPr>
              <w:t>CHAPTER Five</w:t>
            </w:r>
            <w:r>
              <w:rPr>
                <w:noProof/>
                <w:webHidden/>
              </w:rPr>
              <w:tab/>
            </w:r>
            <w:r>
              <w:rPr>
                <w:noProof/>
                <w:webHidden/>
              </w:rPr>
              <w:fldChar w:fldCharType="begin"/>
            </w:r>
            <w:r>
              <w:rPr>
                <w:noProof/>
                <w:webHidden/>
              </w:rPr>
              <w:instrText xml:space="preserve"> PAGEREF _Toc82623996 \h </w:instrText>
            </w:r>
            <w:r>
              <w:rPr>
                <w:noProof/>
                <w:webHidden/>
              </w:rPr>
            </w:r>
            <w:r>
              <w:rPr>
                <w:noProof/>
                <w:webHidden/>
              </w:rPr>
              <w:fldChar w:fldCharType="separate"/>
            </w:r>
            <w:r>
              <w:rPr>
                <w:noProof/>
                <w:webHidden/>
              </w:rPr>
              <w:t>42</w:t>
            </w:r>
            <w:r>
              <w:rPr>
                <w:noProof/>
                <w:webHidden/>
              </w:rPr>
              <w:fldChar w:fldCharType="end"/>
            </w:r>
          </w:hyperlink>
        </w:p>
        <w:p w14:paraId="415AE842" w14:textId="14A7DF41"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97" w:history="1">
            <w:r w:rsidRPr="001E3212">
              <w:rPr>
                <w:rStyle w:val="Hyperlink"/>
                <w:noProof/>
              </w:rPr>
              <w:t>Five.1 Introduction</w:t>
            </w:r>
            <w:r>
              <w:rPr>
                <w:noProof/>
                <w:webHidden/>
              </w:rPr>
              <w:tab/>
            </w:r>
            <w:r>
              <w:rPr>
                <w:noProof/>
                <w:webHidden/>
              </w:rPr>
              <w:fldChar w:fldCharType="begin"/>
            </w:r>
            <w:r>
              <w:rPr>
                <w:noProof/>
                <w:webHidden/>
              </w:rPr>
              <w:instrText xml:space="preserve"> PAGEREF _Toc82623997 \h </w:instrText>
            </w:r>
            <w:r>
              <w:rPr>
                <w:noProof/>
                <w:webHidden/>
              </w:rPr>
            </w:r>
            <w:r>
              <w:rPr>
                <w:noProof/>
                <w:webHidden/>
              </w:rPr>
              <w:fldChar w:fldCharType="separate"/>
            </w:r>
            <w:r>
              <w:rPr>
                <w:noProof/>
                <w:webHidden/>
              </w:rPr>
              <w:t>42</w:t>
            </w:r>
            <w:r>
              <w:rPr>
                <w:noProof/>
                <w:webHidden/>
              </w:rPr>
              <w:fldChar w:fldCharType="end"/>
            </w:r>
          </w:hyperlink>
        </w:p>
        <w:p w14:paraId="578D1300" w14:textId="037694DC"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98" w:history="1">
            <w:r w:rsidRPr="001E3212">
              <w:rPr>
                <w:rStyle w:val="Hyperlink"/>
                <w:noProof/>
              </w:rPr>
              <w:t>Five.2 Summary</w:t>
            </w:r>
            <w:r>
              <w:rPr>
                <w:noProof/>
                <w:webHidden/>
              </w:rPr>
              <w:tab/>
            </w:r>
            <w:r>
              <w:rPr>
                <w:noProof/>
                <w:webHidden/>
              </w:rPr>
              <w:fldChar w:fldCharType="begin"/>
            </w:r>
            <w:r>
              <w:rPr>
                <w:noProof/>
                <w:webHidden/>
              </w:rPr>
              <w:instrText xml:space="preserve"> PAGEREF _Toc82623998 \h </w:instrText>
            </w:r>
            <w:r>
              <w:rPr>
                <w:noProof/>
                <w:webHidden/>
              </w:rPr>
            </w:r>
            <w:r>
              <w:rPr>
                <w:noProof/>
                <w:webHidden/>
              </w:rPr>
              <w:fldChar w:fldCharType="separate"/>
            </w:r>
            <w:r>
              <w:rPr>
                <w:noProof/>
                <w:webHidden/>
              </w:rPr>
              <w:t>42</w:t>
            </w:r>
            <w:r>
              <w:rPr>
                <w:noProof/>
                <w:webHidden/>
              </w:rPr>
              <w:fldChar w:fldCharType="end"/>
            </w:r>
          </w:hyperlink>
        </w:p>
        <w:p w14:paraId="5A1EDDD6" w14:textId="4AE3C897" w:rsidR="00717436" w:rsidRDefault="00717436">
          <w:pPr>
            <w:pStyle w:val="TOC2"/>
            <w:tabs>
              <w:tab w:val="right" w:leader="dot" w:pos="9350"/>
            </w:tabs>
            <w:rPr>
              <w:rFonts w:asciiTheme="minorHAnsi" w:eastAsiaTheme="minorEastAsia" w:hAnsiTheme="minorHAnsi" w:cstheme="minorBidi"/>
              <w:noProof/>
              <w:sz w:val="22"/>
              <w:szCs w:val="22"/>
            </w:rPr>
          </w:pPr>
          <w:hyperlink w:anchor="_Toc82623999" w:history="1">
            <w:r w:rsidRPr="001E3212">
              <w:rPr>
                <w:rStyle w:val="Hyperlink"/>
                <w:noProof/>
              </w:rPr>
              <w:t>Five.3 Recommendations</w:t>
            </w:r>
            <w:r>
              <w:rPr>
                <w:noProof/>
                <w:webHidden/>
              </w:rPr>
              <w:tab/>
            </w:r>
            <w:r>
              <w:rPr>
                <w:noProof/>
                <w:webHidden/>
              </w:rPr>
              <w:fldChar w:fldCharType="begin"/>
            </w:r>
            <w:r>
              <w:rPr>
                <w:noProof/>
                <w:webHidden/>
              </w:rPr>
              <w:instrText xml:space="preserve"> PAGEREF _Toc82623999 \h </w:instrText>
            </w:r>
            <w:r>
              <w:rPr>
                <w:noProof/>
                <w:webHidden/>
              </w:rPr>
            </w:r>
            <w:r>
              <w:rPr>
                <w:noProof/>
                <w:webHidden/>
              </w:rPr>
              <w:fldChar w:fldCharType="separate"/>
            </w:r>
            <w:r>
              <w:rPr>
                <w:noProof/>
                <w:webHidden/>
              </w:rPr>
              <w:t>42</w:t>
            </w:r>
            <w:r>
              <w:rPr>
                <w:noProof/>
                <w:webHidden/>
              </w:rPr>
              <w:fldChar w:fldCharType="end"/>
            </w:r>
          </w:hyperlink>
        </w:p>
        <w:p w14:paraId="6D3137BA" w14:textId="4586FBBE" w:rsidR="00717436" w:rsidRDefault="00717436">
          <w:pPr>
            <w:pStyle w:val="TOC2"/>
            <w:tabs>
              <w:tab w:val="right" w:leader="dot" w:pos="9350"/>
            </w:tabs>
            <w:rPr>
              <w:rFonts w:asciiTheme="minorHAnsi" w:eastAsiaTheme="minorEastAsia" w:hAnsiTheme="minorHAnsi" w:cstheme="minorBidi"/>
              <w:noProof/>
              <w:sz w:val="22"/>
              <w:szCs w:val="22"/>
            </w:rPr>
          </w:pPr>
          <w:hyperlink w:anchor="_Toc82624000" w:history="1">
            <w:r w:rsidRPr="001E3212">
              <w:rPr>
                <w:rStyle w:val="Hyperlink"/>
                <w:noProof/>
              </w:rPr>
              <w:t>Five.4 Achievements</w:t>
            </w:r>
            <w:r>
              <w:rPr>
                <w:noProof/>
                <w:webHidden/>
              </w:rPr>
              <w:tab/>
            </w:r>
            <w:r>
              <w:rPr>
                <w:noProof/>
                <w:webHidden/>
              </w:rPr>
              <w:fldChar w:fldCharType="begin"/>
            </w:r>
            <w:r>
              <w:rPr>
                <w:noProof/>
                <w:webHidden/>
              </w:rPr>
              <w:instrText xml:space="preserve"> PAGEREF _Toc82624000 \h </w:instrText>
            </w:r>
            <w:r>
              <w:rPr>
                <w:noProof/>
                <w:webHidden/>
              </w:rPr>
            </w:r>
            <w:r>
              <w:rPr>
                <w:noProof/>
                <w:webHidden/>
              </w:rPr>
              <w:fldChar w:fldCharType="separate"/>
            </w:r>
            <w:r>
              <w:rPr>
                <w:noProof/>
                <w:webHidden/>
              </w:rPr>
              <w:t>42</w:t>
            </w:r>
            <w:r>
              <w:rPr>
                <w:noProof/>
                <w:webHidden/>
              </w:rPr>
              <w:fldChar w:fldCharType="end"/>
            </w:r>
          </w:hyperlink>
        </w:p>
        <w:p w14:paraId="1433C45F" w14:textId="3684F917" w:rsidR="00717436" w:rsidRDefault="00717436">
          <w:pPr>
            <w:pStyle w:val="TOC2"/>
            <w:tabs>
              <w:tab w:val="right" w:leader="dot" w:pos="9350"/>
            </w:tabs>
            <w:rPr>
              <w:rFonts w:asciiTheme="minorHAnsi" w:eastAsiaTheme="minorEastAsia" w:hAnsiTheme="minorHAnsi" w:cstheme="minorBidi"/>
              <w:noProof/>
              <w:sz w:val="22"/>
              <w:szCs w:val="22"/>
            </w:rPr>
          </w:pPr>
          <w:hyperlink w:anchor="_Toc82624001" w:history="1">
            <w:r w:rsidRPr="001E3212">
              <w:rPr>
                <w:rStyle w:val="Hyperlink"/>
                <w:noProof/>
              </w:rPr>
              <w:t>Five.5 Conclusion</w:t>
            </w:r>
            <w:r>
              <w:rPr>
                <w:noProof/>
                <w:webHidden/>
              </w:rPr>
              <w:tab/>
            </w:r>
            <w:r>
              <w:rPr>
                <w:noProof/>
                <w:webHidden/>
              </w:rPr>
              <w:fldChar w:fldCharType="begin"/>
            </w:r>
            <w:r>
              <w:rPr>
                <w:noProof/>
                <w:webHidden/>
              </w:rPr>
              <w:instrText xml:space="preserve"> PAGEREF _Toc82624001 \h </w:instrText>
            </w:r>
            <w:r>
              <w:rPr>
                <w:noProof/>
                <w:webHidden/>
              </w:rPr>
            </w:r>
            <w:r>
              <w:rPr>
                <w:noProof/>
                <w:webHidden/>
              </w:rPr>
              <w:fldChar w:fldCharType="separate"/>
            </w:r>
            <w:r>
              <w:rPr>
                <w:noProof/>
                <w:webHidden/>
              </w:rPr>
              <w:t>43</w:t>
            </w:r>
            <w:r>
              <w:rPr>
                <w:noProof/>
                <w:webHidden/>
              </w:rPr>
              <w:fldChar w:fldCharType="end"/>
            </w:r>
          </w:hyperlink>
        </w:p>
        <w:p w14:paraId="5B2657B6" w14:textId="21013646" w:rsidR="005F263D" w:rsidRDefault="00373677">
          <w:r>
            <w:fldChar w:fldCharType="end"/>
          </w:r>
        </w:p>
      </w:sdtContent>
    </w:sdt>
    <w:p w14:paraId="68FFDA0D" w14:textId="77777777" w:rsidR="005F263D" w:rsidRDefault="005F263D"/>
    <w:p w14:paraId="3A5D0502" w14:textId="77777777" w:rsidR="005F263D" w:rsidRDefault="00373677">
      <w:r>
        <w:br w:type="page"/>
      </w:r>
    </w:p>
    <w:p w14:paraId="0EE75630" w14:textId="77777777" w:rsidR="00184EB7" w:rsidRDefault="00184EB7" w:rsidP="00184EB7">
      <w:pPr>
        <w:spacing w:after="0" w:line="480" w:lineRule="auto"/>
        <w:jc w:val="center"/>
      </w:pPr>
      <w:r>
        <w:rPr>
          <w:b/>
          <w:bCs/>
        </w:rPr>
        <w:lastRenderedPageBreak/>
        <w:t>LIST OF TABLES</w:t>
      </w:r>
    </w:p>
    <w:p w14:paraId="5BE21D2E" w14:textId="77777777" w:rsidR="00184EB7" w:rsidRDefault="00184EB7" w:rsidP="00184EB7">
      <w:pPr>
        <w:pStyle w:val="TableofFigures"/>
        <w:tabs>
          <w:tab w:val="right" w:leader="dot" w:pos="9350"/>
        </w:tabs>
      </w:pPr>
      <w:r>
        <w:fldChar w:fldCharType="begin"/>
      </w:r>
      <w:r>
        <w:instrText xml:space="preserve"> TOC \h \z \c "Table 3." </w:instrText>
      </w:r>
      <w:r>
        <w:fldChar w:fldCharType="separate"/>
      </w:r>
      <w:hyperlink w:anchor="_Toc78965150" w:history="1">
        <w:r>
          <w:rPr>
            <w:rStyle w:val="Hyperlink"/>
          </w:rPr>
          <w:t>Table 3. 1 Different technologies used for the application development</w:t>
        </w:r>
        <w:r>
          <w:tab/>
        </w:r>
        <w:r>
          <w:fldChar w:fldCharType="begin"/>
        </w:r>
        <w:r>
          <w:instrText xml:space="preserve"> PAGEREF _Toc78965150 \h </w:instrText>
        </w:r>
        <w:r>
          <w:fldChar w:fldCharType="separate"/>
        </w:r>
        <w:r>
          <w:t>30</w:t>
        </w:r>
        <w:r>
          <w:fldChar w:fldCharType="end"/>
        </w:r>
      </w:hyperlink>
    </w:p>
    <w:p w14:paraId="2FF61744" w14:textId="32B693D1" w:rsidR="00184EB7" w:rsidRPr="00342AFE" w:rsidRDefault="00184EB7" w:rsidP="00342AFE">
      <w:r>
        <w:fldChar w:fldCharType="end"/>
      </w:r>
      <w:r>
        <w:br w:type="page"/>
      </w:r>
    </w:p>
    <w:p w14:paraId="1D95E0DD" w14:textId="21518BA6" w:rsidR="005F263D" w:rsidRDefault="00373677" w:rsidP="00342AFE">
      <w:pPr>
        <w:tabs>
          <w:tab w:val="center" w:pos="4680"/>
          <w:tab w:val="left" w:pos="6210"/>
          <w:tab w:val="left" w:pos="6375"/>
        </w:tabs>
        <w:spacing w:after="0"/>
        <w:jc w:val="center"/>
        <w:rPr>
          <w:b/>
          <w:bCs/>
        </w:rPr>
      </w:pPr>
      <w:r>
        <w:rPr>
          <w:b/>
          <w:bCs/>
        </w:rPr>
        <w:lastRenderedPageBreak/>
        <w:t>LIST OF FIGURES</w:t>
      </w:r>
    </w:p>
    <w:p w14:paraId="19E04E89" w14:textId="77777777" w:rsidR="005F263D" w:rsidRDefault="00373677">
      <w:pPr>
        <w:pStyle w:val="TableofFigures"/>
        <w:tabs>
          <w:tab w:val="right" w:leader="dot" w:pos="9350"/>
        </w:tabs>
        <w:rPr>
          <w:rFonts w:asciiTheme="minorHAnsi" w:eastAsiaTheme="minorEastAsia" w:hAnsiTheme="minorHAnsi" w:cstheme="minorBidi"/>
          <w:sz w:val="22"/>
          <w:szCs w:val="22"/>
        </w:rPr>
      </w:pPr>
      <w:r>
        <w:rPr>
          <w:b/>
          <w:bCs/>
        </w:rPr>
        <w:fldChar w:fldCharType="begin"/>
      </w:r>
      <w:r>
        <w:rPr>
          <w:b/>
          <w:bCs/>
        </w:rPr>
        <w:instrText xml:space="preserve"> TOC \h \z \c "Figure 1." </w:instrText>
      </w:r>
      <w:r>
        <w:rPr>
          <w:b/>
          <w:bCs/>
        </w:rPr>
        <w:fldChar w:fldCharType="separate"/>
      </w:r>
      <w:hyperlink w:anchor="_Toc78970057" w:history="1">
        <w:r>
          <w:rPr>
            <w:rStyle w:val="Hyperlink"/>
          </w:rPr>
          <w:t xml:space="preserve">Figure 1. 1: The general digital signage architecture with audience measurement </w:t>
        </w:r>
        <w:r>
          <w:tab/>
        </w:r>
        <w:r>
          <w:fldChar w:fldCharType="begin"/>
        </w:r>
        <w:r>
          <w:instrText xml:space="preserve"> PAGEREF _Toc78970057 \h </w:instrText>
        </w:r>
        <w:r>
          <w:fldChar w:fldCharType="separate"/>
        </w:r>
        <w:r>
          <w:t>15</w:t>
        </w:r>
        <w:r>
          <w:fldChar w:fldCharType="end"/>
        </w:r>
      </w:hyperlink>
    </w:p>
    <w:p w14:paraId="4D31A5DA" w14:textId="77777777" w:rsidR="005F263D" w:rsidRDefault="00373677">
      <w:pPr>
        <w:spacing w:after="0"/>
        <w:rPr>
          <w:b/>
          <w:bCs/>
        </w:rPr>
      </w:pPr>
      <w:r>
        <w:rPr>
          <w:b/>
          <w:bCs/>
        </w:rPr>
        <w:fldChar w:fldCharType="end"/>
      </w:r>
      <w:r>
        <w:rPr>
          <w:b/>
          <w:bCs/>
        </w:rPr>
        <w:fldChar w:fldCharType="begin"/>
      </w:r>
      <w:r>
        <w:rPr>
          <w:b/>
          <w:bCs/>
        </w:rPr>
        <w:instrText xml:space="preserve"> TOC \h \z \c "Figure 3." </w:instrText>
      </w:r>
      <w:r>
        <w:rPr>
          <w:b/>
          <w:bCs/>
        </w:rPr>
        <w:fldChar w:fldCharType="separate"/>
      </w:r>
      <w:r>
        <w:fldChar w:fldCharType="begin"/>
      </w:r>
      <w:r>
        <w:instrText xml:space="preserve"> TOC \h \z \c "Figure 3." </w:instrText>
      </w:r>
      <w:r>
        <w:fldChar w:fldCharType="separate"/>
      </w:r>
    </w:p>
    <w:p w14:paraId="04B46BFF"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0" w:history="1">
        <w:r w:rsidR="00373677">
          <w:rPr>
            <w:rStyle w:val="Hyperlink"/>
          </w:rPr>
          <w:t>Figure 3. 1: Firebase console</w:t>
        </w:r>
        <w:r w:rsidR="00373677">
          <w:tab/>
        </w:r>
        <w:r w:rsidR="00373677">
          <w:fldChar w:fldCharType="begin"/>
        </w:r>
        <w:r w:rsidR="00373677">
          <w:instrText xml:space="preserve"> PAGEREF _Toc79037420 \h </w:instrText>
        </w:r>
        <w:r w:rsidR="00373677">
          <w:fldChar w:fldCharType="separate"/>
        </w:r>
        <w:r w:rsidR="00373677">
          <w:t>35</w:t>
        </w:r>
        <w:r w:rsidR="00373677">
          <w:fldChar w:fldCharType="end"/>
        </w:r>
      </w:hyperlink>
    </w:p>
    <w:p w14:paraId="189FDA46"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1" w:history="1">
        <w:r w:rsidR="00373677">
          <w:rPr>
            <w:rStyle w:val="Hyperlink"/>
          </w:rPr>
          <w:t>Figure 3. 2: Firebase Build Suite</w:t>
        </w:r>
        <w:r w:rsidR="00373677">
          <w:tab/>
        </w:r>
        <w:r w:rsidR="00373677">
          <w:fldChar w:fldCharType="begin"/>
        </w:r>
        <w:r w:rsidR="00373677">
          <w:instrText xml:space="preserve"> PAGEREF _Toc79037421 \h </w:instrText>
        </w:r>
        <w:r w:rsidR="00373677">
          <w:fldChar w:fldCharType="separate"/>
        </w:r>
        <w:r w:rsidR="00373677">
          <w:t>35</w:t>
        </w:r>
        <w:r w:rsidR="00373677">
          <w:fldChar w:fldCharType="end"/>
        </w:r>
      </w:hyperlink>
    </w:p>
    <w:p w14:paraId="47857197"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2" w:history="1">
        <w:r w:rsidR="00373677">
          <w:rPr>
            <w:rStyle w:val="Hyperlink"/>
          </w:rPr>
          <w:t>Figure 3. 3: Firebase Engage Suite</w:t>
        </w:r>
        <w:r w:rsidR="00373677">
          <w:tab/>
        </w:r>
        <w:r w:rsidR="00373677">
          <w:fldChar w:fldCharType="begin"/>
        </w:r>
        <w:r w:rsidR="00373677">
          <w:instrText xml:space="preserve"> PAGEREF _Toc79037422 \h </w:instrText>
        </w:r>
        <w:r w:rsidR="00373677">
          <w:fldChar w:fldCharType="separate"/>
        </w:r>
        <w:r w:rsidR="00373677">
          <w:t>36</w:t>
        </w:r>
        <w:r w:rsidR="00373677">
          <w:fldChar w:fldCharType="end"/>
        </w:r>
      </w:hyperlink>
    </w:p>
    <w:p w14:paraId="6563969A"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3" w:history="1">
        <w:r w:rsidR="00373677">
          <w:rPr>
            <w:rStyle w:val="Hyperlink"/>
          </w:rPr>
          <w:t>Figure 3. 4: Illustration of firebase requests</w:t>
        </w:r>
        <w:r w:rsidR="00373677">
          <w:tab/>
        </w:r>
        <w:r w:rsidR="00373677">
          <w:fldChar w:fldCharType="begin"/>
        </w:r>
        <w:r w:rsidR="00373677">
          <w:instrText xml:space="preserve"> PAGEREF _Toc79037423 \h </w:instrText>
        </w:r>
        <w:r w:rsidR="00373677">
          <w:fldChar w:fldCharType="separate"/>
        </w:r>
        <w:r w:rsidR="00373677">
          <w:t>37</w:t>
        </w:r>
        <w:r w:rsidR="00373677">
          <w:fldChar w:fldCharType="end"/>
        </w:r>
      </w:hyperlink>
    </w:p>
    <w:p w14:paraId="38958F9A"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4" w:history="1">
        <w:r w:rsidR="00373677">
          <w:rPr>
            <w:rStyle w:val="Hyperlink"/>
          </w:rPr>
          <w:t>Figure 3. 5: Flowchart for cloud firestore</w:t>
        </w:r>
        <w:r w:rsidR="00373677">
          <w:tab/>
        </w:r>
        <w:r w:rsidR="00373677">
          <w:fldChar w:fldCharType="begin"/>
        </w:r>
        <w:r w:rsidR="00373677">
          <w:instrText xml:space="preserve"> PAGEREF _Toc79037424 \h </w:instrText>
        </w:r>
        <w:r w:rsidR="00373677">
          <w:fldChar w:fldCharType="separate"/>
        </w:r>
        <w:r w:rsidR="00373677">
          <w:t>38</w:t>
        </w:r>
        <w:r w:rsidR="00373677">
          <w:fldChar w:fldCharType="end"/>
        </w:r>
      </w:hyperlink>
    </w:p>
    <w:p w14:paraId="5CB2D1DF"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5" w:history="1">
        <w:r w:rsidR="00373677">
          <w:rPr>
            <w:rStyle w:val="Hyperlink"/>
          </w:rPr>
          <w:t>Figure 3. 6: Firebase Authentication</w:t>
        </w:r>
        <w:r w:rsidR="00373677">
          <w:tab/>
        </w:r>
        <w:r w:rsidR="00373677">
          <w:fldChar w:fldCharType="begin"/>
        </w:r>
        <w:r w:rsidR="00373677">
          <w:instrText xml:space="preserve"> PAGEREF _Toc79037425 \h </w:instrText>
        </w:r>
        <w:r w:rsidR="00373677">
          <w:fldChar w:fldCharType="separate"/>
        </w:r>
        <w:r w:rsidR="00373677">
          <w:t>42</w:t>
        </w:r>
        <w:r w:rsidR="00373677">
          <w:fldChar w:fldCharType="end"/>
        </w:r>
      </w:hyperlink>
    </w:p>
    <w:p w14:paraId="532A4A6D"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6" w:history="1">
        <w:r w:rsidR="00373677">
          <w:rPr>
            <w:rStyle w:val="Hyperlink"/>
          </w:rPr>
          <w:t>Figure 3. 7: Mobile app use case diagram</w:t>
        </w:r>
        <w:r w:rsidR="00373677">
          <w:tab/>
        </w:r>
        <w:r w:rsidR="00373677">
          <w:fldChar w:fldCharType="begin"/>
        </w:r>
        <w:r w:rsidR="00373677">
          <w:instrText xml:space="preserve"> PAGEREF _Toc79037426 \h </w:instrText>
        </w:r>
        <w:r w:rsidR="00373677">
          <w:fldChar w:fldCharType="separate"/>
        </w:r>
        <w:r w:rsidR="00373677">
          <w:t>43</w:t>
        </w:r>
        <w:r w:rsidR="00373677">
          <w:fldChar w:fldCharType="end"/>
        </w:r>
      </w:hyperlink>
    </w:p>
    <w:p w14:paraId="18761F73"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7" w:history="1">
        <w:r w:rsidR="00373677">
          <w:rPr>
            <w:rStyle w:val="Hyperlink"/>
          </w:rPr>
          <w:t>Figure 3. 8: Web app use case diagram for administrators</w:t>
        </w:r>
        <w:r w:rsidR="00373677">
          <w:tab/>
        </w:r>
        <w:r w:rsidR="00373677">
          <w:fldChar w:fldCharType="begin"/>
        </w:r>
        <w:r w:rsidR="00373677">
          <w:instrText xml:space="preserve"> PAGEREF _Toc79037427 \h </w:instrText>
        </w:r>
        <w:r w:rsidR="00373677">
          <w:fldChar w:fldCharType="separate"/>
        </w:r>
        <w:r w:rsidR="00373677">
          <w:t>44</w:t>
        </w:r>
        <w:r w:rsidR="00373677">
          <w:fldChar w:fldCharType="end"/>
        </w:r>
      </w:hyperlink>
    </w:p>
    <w:p w14:paraId="06A14F2E"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37428" w:history="1">
        <w:r w:rsidR="00373677">
          <w:rPr>
            <w:rStyle w:val="Hyperlink"/>
          </w:rPr>
          <w:t>Figure 3. 9: Class Diagram</w:t>
        </w:r>
        <w:r w:rsidR="00373677">
          <w:tab/>
        </w:r>
        <w:r w:rsidR="00373677">
          <w:fldChar w:fldCharType="begin"/>
        </w:r>
        <w:r w:rsidR="00373677">
          <w:instrText xml:space="preserve"> PAGEREF _Toc79037428 \h </w:instrText>
        </w:r>
        <w:r w:rsidR="00373677">
          <w:fldChar w:fldCharType="separate"/>
        </w:r>
        <w:r w:rsidR="00373677">
          <w:t>45</w:t>
        </w:r>
        <w:r w:rsidR="00373677">
          <w:fldChar w:fldCharType="end"/>
        </w:r>
      </w:hyperlink>
    </w:p>
    <w:p w14:paraId="7567475D" w14:textId="77777777" w:rsidR="005F263D" w:rsidRDefault="00373677">
      <w:pPr>
        <w:pStyle w:val="TableofFigures"/>
        <w:tabs>
          <w:tab w:val="right" w:leader="dot" w:pos="9350"/>
        </w:tabs>
        <w:spacing w:line="480" w:lineRule="auto"/>
        <w:rPr>
          <w:b/>
          <w:bCs/>
        </w:rPr>
      </w:pPr>
      <w:r>
        <w:fldChar w:fldCharType="end"/>
      </w:r>
      <w:r>
        <w:rPr>
          <w:b/>
          <w:bCs/>
        </w:rPr>
        <w:fldChar w:fldCharType="end"/>
      </w:r>
      <w:r>
        <w:fldChar w:fldCharType="begin"/>
      </w:r>
      <w:r>
        <w:instrText xml:space="preserve"> TOC \h \z \c "Figure 4." </w:instrText>
      </w:r>
      <w:r>
        <w:fldChar w:fldCharType="separate"/>
      </w:r>
      <w:r>
        <w:fldChar w:fldCharType="begin"/>
      </w:r>
      <w:r>
        <w:instrText xml:space="preserve"> TOC \h \z \c "Figure 4." </w:instrText>
      </w:r>
      <w:r>
        <w:fldChar w:fldCharType="separate"/>
      </w:r>
    </w:p>
    <w:p w14:paraId="1629A8B5"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24" w:history="1">
        <w:r w:rsidR="00373677">
          <w:rPr>
            <w:rStyle w:val="Hyperlink"/>
          </w:rPr>
          <w:t>Figure 4. 1: Mobile registration screen</w:t>
        </w:r>
        <w:r w:rsidR="00373677">
          <w:tab/>
        </w:r>
        <w:r w:rsidR="00373677">
          <w:fldChar w:fldCharType="begin"/>
        </w:r>
        <w:r w:rsidR="00373677">
          <w:instrText xml:space="preserve"> PAGEREF _Toc79050924 \h </w:instrText>
        </w:r>
        <w:r w:rsidR="00373677">
          <w:fldChar w:fldCharType="separate"/>
        </w:r>
        <w:r w:rsidR="00373677">
          <w:t>47</w:t>
        </w:r>
        <w:r w:rsidR="00373677">
          <w:fldChar w:fldCharType="end"/>
        </w:r>
      </w:hyperlink>
    </w:p>
    <w:p w14:paraId="5739ED36"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25" w:history="1">
        <w:r w:rsidR="00373677">
          <w:rPr>
            <w:rStyle w:val="Hyperlink"/>
          </w:rPr>
          <w:t>Figure 4. 2: Registration success prompt</w:t>
        </w:r>
        <w:r w:rsidR="00373677">
          <w:tab/>
        </w:r>
        <w:r w:rsidR="00373677">
          <w:fldChar w:fldCharType="begin"/>
        </w:r>
        <w:r w:rsidR="00373677">
          <w:instrText xml:space="preserve"> PAGEREF _Toc79050925 \h </w:instrText>
        </w:r>
        <w:r w:rsidR="00373677">
          <w:fldChar w:fldCharType="separate"/>
        </w:r>
        <w:r w:rsidR="00373677">
          <w:t>47</w:t>
        </w:r>
        <w:r w:rsidR="00373677">
          <w:fldChar w:fldCharType="end"/>
        </w:r>
      </w:hyperlink>
    </w:p>
    <w:p w14:paraId="644E1911"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26" w:history="1">
        <w:r w:rsidR="00373677">
          <w:rPr>
            <w:rStyle w:val="Hyperlink"/>
          </w:rPr>
          <w:t>Figure 4. 3: Mobile login screen</w:t>
        </w:r>
        <w:r w:rsidR="00373677">
          <w:tab/>
        </w:r>
        <w:r w:rsidR="00373677">
          <w:fldChar w:fldCharType="begin"/>
        </w:r>
        <w:r w:rsidR="00373677">
          <w:instrText xml:space="preserve"> PAGEREF _Toc79050926 \h </w:instrText>
        </w:r>
        <w:r w:rsidR="00373677">
          <w:fldChar w:fldCharType="separate"/>
        </w:r>
        <w:r w:rsidR="00373677">
          <w:t>48</w:t>
        </w:r>
        <w:r w:rsidR="00373677">
          <w:fldChar w:fldCharType="end"/>
        </w:r>
      </w:hyperlink>
    </w:p>
    <w:p w14:paraId="232482F6"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27" w:history="1">
        <w:r w:rsidR="00373677">
          <w:rPr>
            <w:rStyle w:val="Hyperlink"/>
          </w:rPr>
          <w:t>Figure 4. 4: Mobile record screen</w:t>
        </w:r>
        <w:r w:rsidR="00373677">
          <w:tab/>
        </w:r>
        <w:r w:rsidR="00373677">
          <w:fldChar w:fldCharType="begin"/>
        </w:r>
        <w:r w:rsidR="00373677">
          <w:instrText xml:space="preserve"> PAGEREF _Toc79050927 \h </w:instrText>
        </w:r>
        <w:r w:rsidR="00373677">
          <w:fldChar w:fldCharType="separate"/>
        </w:r>
        <w:r w:rsidR="00373677">
          <w:t>48</w:t>
        </w:r>
        <w:r w:rsidR="00373677">
          <w:fldChar w:fldCharType="end"/>
        </w:r>
      </w:hyperlink>
    </w:p>
    <w:p w14:paraId="4AC0CC6B"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28" w:history="1">
        <w:r w:rsidR="00373677">
          <w:rPr>
            <w:rStyle w:val="Hyperlink"/>
          </w:rPr>
          <w:t>Figure 4. 5: Microphone permission prompt</w:t>
        </w:r>
        <w:r w:rsidR="00373677">
          <w:tab/>
        </w:r>
        <w:r w:rsidR="00373677">
          <w:fldChar w:fldCharType="begin"/>
        </w:r>
        <w:r w:rsidR="00373677">
          <w:instrText xml:space="preserve"> PAGEREF _Toc79050928 \h </w:instrText>
        </w:r>
        <w:r w:rsidR="00373677">
          <w:fldChar w:fldCharType="separate"/>
        </w:r>
        <w:r w:rsidR="00373677">
          <w:t>49</w:t>
        </w:r>
        <w:r w:rsidR="00373677">
          <w:fldChar w:fldCharType="end"/>
        </w:r>
      </w:hyperlink>
    </w:p>
    <w:p w14:paraId="616EEF6C"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29" w:history="1">
        <w:r w:rsidR="00373677">
          <w:rPr>
            <w:rStyle w:val="Hyperlink"/>
          </w:rPr>
          <w:t>Figure 4. 6: Recording in progress</w:t>
        </w:r>
        <w:r w:rsidR="00373677">
          <w:tab/>
        </w:r>
        <w:r w:rsidR="00373677">
          <w:fldChar w:fldCharType="begin"/>
        </w:r>
        <w:r w:rsidR="00373677">
          <w:instrText xml:space="preserve"> PAGEREF _Toc79050929 \h </w:instrText>
        </w:r>
        <w:r w:rsidR="00373677">
          <w:fldChar w:fldCharType="separate"/>
        </w:r>
        <w:r w:rsidR="00373677">
          <w:t>49</w:t>
        </w:r>
        <w:r w:rsidR="00373677">
          <w:fldChar w:fldCharType="end"/>
        </w:r>
      </w:hyperlink>
    </w:p>
    <w:p w14:paraId="77E3F82B"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30" w:history="1">
        <w:r w:rsidR="00373677">
          <w:rPr>
            <w:rStyle w:val="Hyperlink"/>
          </w:rPr>
          <w:t>Figure 4. 7: Audio upload prompt</w:t>
        </w:r>
        <w:r w:rsidR="00373677">
          <w:tab/>
        </w:r>
        <w:r w:rsidR="00373677">
          <w:fldChar w:fldCharType="begin"/>
        </w:r>
        <w:r w:rsidR="00373677">
          <w:instrText xml:space="preserve"> PAGEREF _Toc79050930 \h </w:instrText>
        </w:r>
        <w:r w:rsidR="00373677">
          <w:fldChar w:fldCharType="separate"/>
        </w:r>
        <w:r w:rsidR="00373677">
          <w:t>49</w:t>
        </w:r>
        <w:r w:rsidR="00373677">
          <w:fldChar w:fldCharType="end"/>
        </w:r>
      </w:hyperlink>
    </w:p>
    <w:p w14:paraId="7FB48613"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31" w:history="1">
        <w:r w:rsidR="00373677">
          <w:rPr>
            <w:rStyle w:val="Hyperlink"/>
          </w:rPr>
          <w:t>Figure 4. 8: Administrators Login page</w:t>
        </w:r>
        <w:r w:rsidR="00373677">
          <w:tab/>
        </w:r>
        <w:r w:rsidR="00373677">
          <w:fldChar w:fldCharType="begin"/>
        </w:r>
        <w:r w:rsidR="00373677">
          <w:instrText xml:space="preserve"> PAGEREF _Toc79050931 \h </w:instrText>
        </w:r>
        <w:r w:rsidR="00373677">
          <w:fldChar w:fldCharType="separate"/>
        </w:r>
        <w:r w:rsidR="00373677">
          <w:t>50</w:t>
        </w:r>
        <w:r w:rsidR="00373677">
          <w:fldChar w:fldCharType="end"/>
        </w:r>
      </w:hyperlink>
    </w:p>
    <w:p w14:paraId="4B887BDD"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32" w:history="1">
        <w:r w:rsidR="00373677">
          <w:rPr>
            <w:rStyle w:val="Hyperlink"/>
          </w:rPr>
          <w:t>Figure 4. 9: Administrators dashboard</w:t>
        </w:r>
        <w:r w:rsidR="00373677">
          <w:tab/>
        </w:r>
        <w:r w:rsidR="00373677">
          <w:fldChar w:fldCharType="begin"/>
        </w:r>
        <w:r w:rsidR="00373677">
          <w:instrText xml:space="preserve"> PAGEREF _Toc79050932 \h </w:instrText>
        </w:r>
        <w:r w:rsidR="00373677">
          <w:fldChar w:fldCharType="separate"/>
        </w:r>
        <w:r w:rsidR="00373677">
          <w:t>50</w:t>
        </w:r>
        <w:r w:rsidR="00373677">
          <w:fldChar w:fldCharType="end"/>
        </w:r>
      </w:hyperlink>
    </w:p>
    <w:p w14:paraId="4E04BBF4"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33" w:history="1">
        <w:r w:rsidR="00373677">
          <w:rPr>
            <w:rStyle w:val="Hyperlink"/>
          </w:rPr>
          <w:t>Figure 4. 10: Users page showing registered users</w:t>
        </w:r>
        <w:r w:rsidR="00373677">
          <w:tab/>
        </w:r>
        <w:r w:rsidR="00373677">
          <w:fldChar w:fldCharType="begin"/>
        </w:r>
        <w:r w:rsidR="00373677">
          <w:instrText xml:space="preserve"> PAGEREF _Toc79050933 \h </w:instrText>
        </w:r>
        <w:r w:rsidR="00373677">
          <w:fldChar w:fldCharType="separate"/>
        </w:r>
        <w:r w:rsidR="00373677">
          <w:t>51</w:t>
        </w:r>
        <w:r w:rsidR="00373677">
          <w:fldChar w:fldCharType="end"/>
        </w:r>
      </w:hyperlink>
    </w:p>
    <w:p w14:paraId="26AB6459"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34" w:history="1">
        <w:r w:rsidR="00373677">
          <w:rPr>
            <w:rStyle w:val="Hyperlink"/>
          </w:rPr>
          <w:t>Figure 4. 11: A user’s profile page showing the user’s uploads</w:t>
        </w:r>
        <w:r w:rsidR="00373677">
          <w:tab/>
        </w:r>
        <w:r w:rsidR="00373677">
          <w:fldChar w:fldCharType="begin"/>
        </w:r>
        <w:r w:rsidR="00373677">
          <w:instrText xml:space="preserve"> PAGEREF _Toc79050934 \h </w:instrText>
        </w:r>
        <w:r w:rsidR="00373677">
          <w:fldChar w:fldCharType="separate"/>
        </w:r>
        <w:r w:rsidR="00373677">
          <w:t>51</w:t>
        </w:r>
        <w:r w:rsidR="00373677">
          <w:fldChar w:fldCharType="end"/>
        </w:r>
      </w:hyperlink>
    </w:p>
    <w:p w14:paraId="1835629B" w14:textId="77777777" w:rsidR="005F263D" w:rsidRDefault="00301011">
      <w:pPr>
        <w:pStyle w:val="TableofFigures"/>
        <w:tabs>
          <w:tab w:val="right" w:leader="dot" w:pos="9350"/>
        </w:tabs>
        <w:rPr>
          <w:rFonts w:asciiTheme="minorHAnsi" w:eastAsiaTheme="minorEastAsia" w:hAnsiTheme="minorHAnsi" w:cstheme="minorBidi"/>
          <w:sz w:val="22"/>
          <w:szCs w:val="22"/>
        </w:rPr>
      </w:pPr>
      <w:hyperlink w:anchor="_Toc79050935" w:history="1">
        <w:r w:rsidR="00373677">
          <w:rPr>
            <w:rStyle w:val="Hyperlink"/>
          </w:rPr>
          <w:t>Figure 4. 12: Audio analysis</w:t>
        </w:r>
        <w:r w:rsidR="00373677">
          <w:tab/>
        </w:r>
        <w:r w:rsidR="00373677">
          <w:fldChar w:fldCharType="begin"/>
        </w:r>
        <w:r w:rsidR="00373677">
          <w:instrText xml:space="preserve"> PAGEREF _Toc79050935 \h </w:instrText>
        </w:r>
        <w:r w:rsidR="00373677">
          <w:fldChar w:fldCharType="separate"/>
        </w:r>
        <w:r w:rsidR="00373677">
          <w:t>52</w:t>
        </w:r>
        <w:r w:rsidR="00373677">
          <w:fldChar w:fldCharType="end"/>
        </w:r>
      </w:hyperlink>
    </w:p>
    <w:p w14:paraId="5932D59E" w14:textId="300B6511" w:rsidR="005F263D" w:rsidRDefault="00373677" w:rsidP="00184EB7">
      <w:pPr>
        <w:pStyle w:val="TableofFigures"/>
        <w:tabs>
          <w:tab w:val="right" w:leader="dot" w:pos="9350"/>
        </w:tabs>
      </w:pPr>
      <w:r>
        <w:fldChar w:fldCharType="end"/>
      </w:r>
    </w:p>
    <w:p w14:paraId="62EA8BA7" w14:textId="37CA929A" w:rsidR="005F263D" w:rsidRDefault="005F263D"/>
    <w:p w14:paraId="7166EE57" w14:textId="05E0A0FB" w:rsidR="004608BB" w:rsidRDefault="004608BB"/>
    <w:p w14:paraId="158C784E" w14:textId="77777777" w:rsidR="004608BB" w:rsidRDefault="004608BB"/>
    <w:p w14:paraId="31D4B999" w14:textId="77777777" w:rsidR="00184EB7" w:rsidRDefault="00184EB7"/>
    <w:p w14:paraId="20F8292E" w14:textId="4F6D52B9" w:rsidR="005F263D" w:rsidRPr="00184EB7" w:rsidRDefault="00373677" w:rsidP="00184EB7">
      <w:pPr>
        <w:spacing w:after="0" w:line="480" w:lineRule="auto"/>
        <w:jc w:val="center"/>
      </w:pPr>
      <w:r>
        <w:lastRenderedPageBreak/>
        <w:fldChar w:fldCharType="end"/>
      </w:r>
      <w:r>
        <w:rPr>
          <w:b/>
          <w:bCs/>
        </w:rPr>
        <w:t>ABBREVIATIONS</w:t>
      </w:r>
    </w:p>
    <w:p w14:paraId="6B508248" w14:textId="77777777" w:rsidR="005F263D" w:rsidRDefault="00373677" w:rsidP="006B0EF5">
      <w:r>
        <w:t>HTML            –           Hyper Text Mark-Up Language</w:t>
      </w:r>
    </w:p>
    <w:p w14:paraId="0AA2E352" w14:textId="77777777" w:rsidR="005F263D" w:rsidRDefault="00373677" w:rsidP="006B0EF5">
      <w:r>
        <w:t>CSS                –           Cascading Style Sheets</w:t>
      </w:r>
    </w:p>
    <w:p w14:paraId="25F76847" w14:textId="77777777" w:rsidR="005F263D" w:rsidRDefault="00373677" w:rsidP="006B0EF5">
      <w:r>
        <w:t>JS                   –           JavaScript</w:t>
      </w:r>
    </w:p>
    <w:p w14:paraId="1F683B12" w14:textId="77777777" w:rsidR="005F263D" w:rsidRDefault="00373677" w:rsidP="006B0EF5">
      <w:r>
        <w:t>SEO               –           Search Engine Optimization</w:t>
      </w:r>
    </w:p>
    <w:p w14:paraId="7CAEDBC1" w14:textId="77777777" w:rsidR="005F263D" w:rsidRDefault="00373677" w:rsidP="006B0EF5">
      <w:r>
        <w:t xml:space="preserve">MFCC           –           Mel-scale Filter bank </w:t>
      </w:r>
      <w:proofErr w:type="spellStart"/>
      <w:r>
        <w:t>Cepstrum</w:t>
      </w:r>
      <w:proofErr w:type="spellEnd"/>
      <w:r>
        <w:t xml:space="preserve"> Coefficients</w:t>
      </w:r>
    </w:p>
    <w:p w14:paraId="5B31807C" w14:textId="77777777" w:rsidR="005F263D" w:rsidRDefault="00373677" w:rsidP="006B0EF5">
      <w:r>
        <w:t>DOM             –           Document Object Model</w:t>
      </w:r>
    </w:p>
    <w:p w14:paraId="151AFB2D" w14:textId="77777777" w:rsidR="005F263D" w:rsidRDefault="00373677" w:rsidP="006B0EF5">
      <w:r>
        <w:t>SQL               –           Structured Query Language</w:t>
      </w:r>
    </w:p>
    <w:p w14:paraId="4722B6ED" w14:textId="77777777" w:rsidR="005F263D" w:rsidRDefault="00373677" w:rsidP="006B0EF5">
      <w:r>
        <w:t>NoSQL          –            No Structured Query Language</w:t>
      </w:r>
    </w:p>
    <w:p w14:paraId="19D08A2D" w14:textId="77777777" w:rsidR="005F263D" w:rsidRDefault="00373677" w:rsidP="006B0EF5">
      <w:r>
        <w:t>UI                  –           User Interface</w:t>
      </w:r>
    </w:p>
    <w:p w14:paraId="70519F49" w14:textId="77777777" w:rsidR="005F263D" w:rsidRDefault="00373677" w:rsidP="006B0EF5">
      <w:r>
        <w:t>OS                 –           Operating system</w:t>
      </w:r>
    </w:p>
    <w:p w14:paraId="0658A38B" w14:textId="77777777" w:rsidR="005F263D" w:rsidRDefault="00373677" w:rsidP="006B0EF5">
      <w:pPr>
        <w:rPr>
          <w:sz w:val="23"/>
          <w:szCs w:val="23"/>
        </w:rPr>
      </w:pPr>
      <w:r>
        <w:rPr>
          <w:sz w:val="23"/>
          <w:szCs w:val="23"/>
        </w:rPr>
        <w:t>SDK                –           Software Development Kit</w:t>
      </w:r>
    </w:p>
    <w:p w14:paraId="1186ADE4" w14:textId="77777777" w:rsidR="005F263D" w:rsidRDefault="00373677" w:rsidP="006B0EF5">
      <w:pPr>
        <w:rPr>
          <w:sz w:val="23"/>
          <w:szCs w:val="23"/>
        </w:rPr>
      </w:pPr>
      <w:r>
        <w:rPr>
          <w:sz w:val="23"/>
          <w:szCs w:val="23"/>
        </w:rPr>
        <w:t>SDG                –           Sustainable development goals</w:t>
      </w:r>
    </w:p>
    <w:p w14:paraId="76C9C59D" w14:textId="77777777" w:rsidR="005F263D" w:rsidRDefault="00373677" w:rsidP="006B0EF5">
      <w:pPr>
        <w:rPr>
          <w:sz w:val="23"/>
          <w:szCs w:val="23"/>
        </w:rPr>
      </w:pPr>
      <w:r>
        <w:rPr>
          <w:sz w:val="23"/>
          <w:szCs w:val="23"/>
        </w:rPr>
        <w:t>API                 –           Application programming interface</w:t>
      </w:r>
    </w:p>
    <w:p w14:paraId="35AF044F" w14:textId="77777777" w:rsidR="005F263D" w:rsidRDefault="00373677" w:rsidP="006B0EF5">
      <w:r>
        <w:t xml:space="preserve">LPCC            </w:t>
      </w:r>
      <w:r>
        <w:rPr>
          <w:sz w:val="23"/>
          <w:szCs w:val="23"/>
        </w:rPr>
        <w:t xml:space="preserve">–           </w:t>
      </w:r>
      <w:r>
        <w:t xml:space="preserve">Linear Prediction </w:t>
      </w:r>
      <w:proofErr w:type="spellStart"/>
      <w:r>
        <w:t>Cepstrum</w:t>
      </w:r>
      <w:proofErr w:type="spellEnd"/>
      <w:r>
        <w:t xml:space="preserve"> Coefficient</w:t>
      </w:r>
    </w:p>
    <w:p w14:paraId="1645104F" w14:textId="77777777" w:rsidR="005F263D" w:rsidRDefault="00373677" w:rsidP="006B0EF5">
      <w:r>
        <w:t>UML             –           Unified Modelling Language</w:t>
      </w:r>
    </w:p>
    <w:p w14:paraId="728F76B8" w14:textId="77777777" w:rsidR="005F263D" w:rsidRDefault="00373677" w:rsidP="006B0EF5">
      <w:r>
        <w:t xml:space="preserve">ML                –           Machine Learning </w:t>
      </w:r>
    </w:p>
    <w:p w14:paraId="04CA70C0" w14:textId="77777777" w:rsidR="005F263D" w:rsidRDefault="00373677" w:rsidP="006B0EF5">
      <w:r>
        <w:t>CDN              –           Content Delivery Network</w:t>
      </w:r>
    </w:p>
    <w:p w14:paraId="65542B9F" w14:textId="612DE30E" w:rsidR="005F263D" w:rsidRDefault="00373677" w:rsidP="006B0EF5">
      <w:r>
        <w:t xml:space="preserve">NPM              –           Node Package Manager </w:t>
      </w:r>
    </w:p>
    <w:p w14:paraId="386C820D" w14:textId="2C39C3A3" w:rsidR="000A5428" w:rsidRDefault="000A5428" w:rsidP="006B0EF5">
      <w:r>
        <w:t>VCR              –           V</w:t>
      </w:r>
      <w:r w:rsidRPr="000A5428">
        <w:t>ideocassette recorder</w:t>
      </w:r>
    </w:p>
    <w:p w14:paraId="691A639A" w14:textId="77777777" w:rsidR="005F263D" w:rsidRDefault="00373677">
      <w:r>
        <w:t xml:space="preserve"> </w:t>
      </w:r>
    </w:p>
    <w:p w14:paraId="346BF9EA" w14:textId="77777777" w:rsidR="005F263D" w:rsidRDefault="005F263D"/>
    <w:p w14:paraId="2D5F6039" w14:textId="77777777" w:rsidR="005F263D" w:rsidRDefault="005F263D">
      <w:pPr>
        <w:rPr>
          <w:sz w:val="23"/>
          <w:szCs w:val="23"/>
        </w:rPr>
      </w:pPr>
    </w:p>
    <w:p w14:paraId="2F3774E6" w14:textId="77777777" w:rsidR="004C0DBC" w:rsidRDefault="004C0DBC" w:rsidP="000A5428">
      <w:pPr>
        <w:pStyle w:val="Heading1"/>
        <w:numPr>
          <w:ilvl w:val="0"/>
          <w:numId w:val="0"/>
        </w:numPr>
        <w:jc w:val="both"/>
        <w:sectPr w:rsidR="004C0DBC" w:rsidSect="00477707">
          <w:footerReference w:type="default" r:id="rId9"/>
          <w:pgSz w:w="12240" w:h="15840"/>
          <w:pgMar w:top="1440" w:right="1440" w:bottom="1440" w:left="1440" w:header="720" w:footer="720" w:gutter="0"/>
          <w:pgNumType w:fmt="lowerRoman" w:start="1"/>
          <w:cols w:space="720"/>
          <w:docGrid w:linePitch="360"/>
        </w:sectPr>
      </w:pPr>
    </w:p>
    <w:p w14:paraId="46C114B5" w14:textId="62DC0EFA" w:rsidR="005F263D" w:rsidRDefault="005F263D" w:rsidP="0034257F">
      <w:pPr>
        <w:pStyle w:val="Heading1"/>
      </w:pPr>
      <w:bookmarkStart w:id="0" w:name="_Toc82623941"/>
      <w:bookmarkEnd w:id="0"/>
    </w:p>
    <w:p w14:paraId="784433D9" w14:textId="77777777" w:rsidR="005F263D" w:rsidRPr="00CC14E6" w:rsidRDefault="00373677">
      <w:pPr>
        <w:jc w:val="center"/>
        <w:rPr>
          <w:b/>
          <w:bCs/>
        </w:rPr>
      </w:pPr>
      <w:r w:rsidRPr="00CC14E6">
        <w:rPr>
          <w:b/>
          <w:bCs/>
        </w:rPr>
        <w:t>INTRODUCTION</w:t>
      </w:r>
    </w:p>
    <w:p w14:paraId="6B8612B3" w14:textId="21B11750" w:rsidR="005F263D" w:rsidRPr="00A163E3" w:rsidRDefault="00761251" w:rsidP="00717436">
      <w:pPr>
        <w:pStyle w:val="Heading2"/>
      </w:pPr>
      <w:bookmarkStart w:id="1" w:name="_Toc77381997"/>
      <w:bookmarkStart w:id="2" w:name="_Toc82623942"/>
      <w:r w:rsidRPr="00A163E3">
        <w:t>Background of study</w:t>
      </w:r>
      <w:bookmarkEnd w:id="1"/>
      <w:bookmarkEnd w:id="2"/>
    </w:p>
    <w:p w14:paraId="11885B6F" w14:textId="77777777" w:rsidR="005F263D" w:rsidRDefault="00373677">
      <w:r>
        <w:t xml:space="preserve">The traditional definition of audience measurement is the estimation of the number of people watching a certain TV show or channel, or the number of listeners who are tuned to a particular radio program or channel. Audience measurement takes into account, 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Direct and indirect measurement methods are used, and the results of a carefully selected sample are usually extrapolated to give estimates for the entir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w:t>
      </w:r>
    </w:p>
    <w:p w14:paraId="37287549" w14:textId="77777777" w:rsidR="005F263D" w:rsidRDefault="00373677">
      <w:r>
        <w:t>Content consumption measurement is one of the solutions that audience measurement technologies aim to bring abou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262841B2" w14:textId="7E24DE20" w:rsidR="005F263D" w:rsidRDefault="00A163E3">
      <w:pPr>
        <w:pStyle w:val="Heading3"/>
      </w:pPr>
      <w:bookmarkStart w:id="3" w:name="_Toc77381998"/>
      <w:bookmarkStart w:id="4" w:name="_Toc82623943"/>
      <w:r>
        <w:t>Brief history of audience measurement</w:t>
      </w:r>
      <w:bookmarkEnd w:id="3"/>
      <w:bookmarkEnd w:id="4"/>
    </w:p>
    <w:p w14:paraId="716D0AC6" w14:textId="3F4B15A6" w:rsidR="005F263D" w:rsidRDefault="00373677">
      <w:r>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w:t>
      </w:r>
      <w:r w:rsidR="00DB75C1" w:rsidRPr="00DB75C1">
        <w:t xml:space="preserve">The early methods of measurement had many drawbacks, as </w:t>
      </w:r>
      <w:r w:rsidR="00DB75C1">
        <w:t>reliable</w:t>
      </w:r>
      <w:r w:rsidR="00DB75C1" w:rsidRPr="00DB75C1">
        <w:t xml:space="preserve"> large-scale data </w:t>
      </w:r>
      <w:r w:rsidR="00296F36">
        <w:t>acquisition</w:t>
      </w:r>
      <w:r w:rsidR="00DB75C1" w:rsidRPr="00DB75C1">
        <w:t xml:space="preserve"> was expensive. However, criteria for measurement remained essentially unaltered for years until the expansion of digitally available data </w:t>
      </w:r>
      <w:r w:rsidR="00DF3966">
        <w:t>in devices like</w:t>
      </w:r>
      <w:r w:rsidR="00DB75C1" w:rsidRPr="00DB75C1">
        <w:t xml:space="preserve"> cable boxes, on-demand video boxes, mobile phone and online apps, browser clicks, site </w:t>
      </w:r>
      <w:r w:rsidR="00DF3966">
        <w:t>queries</w:t>
      </w:r>
      <w:r w:rsidR="00DB75C1" w:rsidRPr="00DB75C1">
        <w:t xml:space="preserve"> and social media activity. </w:t>
      </w:r>
      <w:r w:rsidR="00163ED1" w:rsidRPr="00163ED1">
        <w:t>Radio listeners increasingly leave their digital footprints, which may be used to collect significant data for individual users and businesses in virtually every part of their everyday lives</w:t>
      </w:r>
      <w:r>
        <w:t xml:space="preserve">. Data is now more substantial, real-time, and less expensive to get, allowing for precise and fine grained radio audience monitoring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w:t>
      </w:r>
    </w:p>
    <w:p w14:paraId="7F434836" w14:textId="662A5C24" w:rsidR="005F263D" w:rsidRDefault="00A163E3">
      <w:pPr>
        <w:pStyle w:val="Heading3"/>
      </w:pPr>
      <w:bookmarkStart w:id="5" w:name="_Toc77381999"/>
      <w:bookmarkStart w:id="6" w:name="_Toc82623944"/>
      <w:r>
        <w:lastRenderedPageBreak/>
        <w:t>Audience measurement in digital signage</w:t>
      </w:r>
      <w:bookmarkEnd w:id="5"/>
      <w:bookmarkEnd w:id="6"/>
    </w:p>
    <w:p w14:paraId="53362A3D" w14:textId="20BF4404" w:rsidR="005F263D" w:rsidRDefault="00373677">
      <w:r>
        <w:t xml:space="preserve">The digital signage </w:t>
      </w:r>
      <w:r w:rsidR="00280451">
        <w:t>technology</w:t>
      </w:r>
      <w:r>
        <w:t xml:space="preserve"> displays advertising and valuable information on terminals with electronic displays</w:t>
      </w:r>
      <w:r w:rsidR="00E55AC5">
        <w:t xml:space="preserve"> </w:t>
      </w:r>
      <w:r w:rsidR="003B0F09">
        <w:t>and can collect data using a wide variety of sensors</w:t>
      </w:r>
      <w:r>
        <w:t xml:space="preserve"> such as cameras.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t>[3]</w:t>
      </w:r>
      <w:r>
        <w:fldChar w:fldCharType="end"/>
      </w:r>
      <w:r>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5FFF5248" w14:textId="77777777" w:rsidR="005F263D" w:rsidRDefault="00373677" w:rsidP="005231F3">
      <w:pPr>
        <w:pStyle w:val="Figures"/>
      </w:pPr>
      <w:r>
        <w:rPr>
          <w:noProof/>
        </w:rPr>
        <w:drawing>
          <wp:inline distT="0" distB="0" distL="0" distR="0" wp14:anchorId="1CCFD59E" wp14:editId="512E17B4">
            <wp:extent cx="4047490" cy="25336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10"/>
                    <a:stretch>
                      <a:fillRect/>
                    </a:stretch>
                  </pic:blipFill>
                  <pic:spPr>
                    <a:xfrm>
                      <a:off x="0" y="0"/>
                      <a:ext cx="4047658" cy="2533755"/>
                    </a:xfrm>
                    <a:prstGeom prst="rect">
                      <a:avLst/>
                    </a:prstGeom>
                  </pic:spPr>
                </pic:pic>
              </a:graphicData>
            </a:graphic>
          </wp:inline>
        </w:drawing>
      </w:r>
    </w:p>
    <w:p w14:paraId="029ABA33" w14:textId="665B9F23" w:rsidR="005F263D" w:rsidRDefault="00373677">
      <w:pPr>
        <w:pStyle w:val="Caption"/>
      </w:pPr>
      <w:bookmarkStart w:id="7" w:name="_Toc78967695"/>
      <w:bookmarkStart w:id="8" w:name="_Toc78970057"/>
      <w:r>
        <w:t xml:space="preserve">Figure 1. </w:t>
      </w:r>
      <w:fldSimple w:instr=" SEQ Figure_1. \* ARABIC ">
        <w:r>
          <w:t>1</w:t>
        </w:r>
      </w:fldSimple>
      <w:r>
        <w:t xml:space="preserve">: The general digital signage architecture with audience measurement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t>[3]</w:t>
      </w:r>
      <w:bookmarkEnd w:id="7"/>
      <w:bookmarkEnd w:id="8"/>
      <w:r>
        <w:fldChar w:fldCharType="end"/>
      </w:r>
    </w:p>
    <w:p w14:paraId="63F4E8AA" w14:textId="458EB1A0" w:rsidR="004C7129" w:rsidRDefault="004C7129" w:rsidP="004C7129"/>
    <w:p w14:paraId="0E41283C" w14:textId="74B148DB" w:rsidR="004C7129" w:rsidRDefault="004C7129" w:rsidP="004C7129"/>
    <w:p w14:paraId="7EB33C3D" w14:textId="697103F8" w:rsidR="004C7129" w:rsidRDefault="00A163E3" w:rsidP="00A163E3">
      <w:pPr>
        <w:pStyle w:val="Heading2"/>
      </w:pPr>
      <w:bookmarkStart w:id="9" w:name="_Toc77382002"/>
      <w:bookmarkStart w:id="10" w:name="_Toc82623945"/>
      <w:r>
        <w:lastRenderedPageBreak/>
        <w:t>Significance of the project</w:t>
      </w:r>
      <w:bookmarkEnd w:id="9"/>
      <w:bookmarkEnd w:id="10"/>
    </w:p>
    <w:p w14:paraId="512D8F3E" w14:textId="4F00B7FD" w:rsidR="000E1F20" w:rsidRPr="000E1F20" w:rsidRDefault="000E1F20" w:rsidP="000E1F20">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is not what they are interested in listening to these days. Thus, the need for some way to accurately determine what people are really interested in listening to. This project tries to measure the listening patterns of radio audiences and predict what people are interested in listening to. </w:t>
      </w:r>
    </w:p>
    <w:p w14:paraId="3D1AF3E2" w14:textId="52BE5311" w:rsidR="004C7129" w:rsidRDefault="0033458A" w:rsidP="004C7129">
      <w:r w:rsidRPr="0033458A">
        <w:t>The data gathered over the course of this project's execution will benefit the following categories of people:</w:t>
      </w:r>
    </w:p>
    <w:p w14:paraId="4E0B0B87" w14:textId="77777777" w:rsidR="004C7129" w:rsidRDefault="004C7129" w:rsidP="004C7129">
      <w:pPr>
        <w:pStyle w:val="ListParagraph"/>
        <w:numPr>
          <w:ilvl w:val="0"/>
          <w:numId w:val="5"/>
        </w:numPr>
        <w:spacing w:line="360" w:lineRule="auto"/>
      </w:pPr>
      <w:r>
        <w:rPr>
          <w:b/>
          <w:bCs/>
        </w:rPr>
        <w:t>Advertisers</w:t>
      </w:r>
      <w:r>
        <w:t>: Data gathered from this project could be used by advertisers to target a specific audience to advertise their content to.</w:t>
      </w:r>
    </w:p>
    <w:p w14:paraId="18C61F80" w14:textId="77777777" w:rsidR="004C7129" w:rsidRDefault="004C7129" w:rsidP="004C7129">
      <w:pPr>
        <w:pStyle w:val="ListParagraph"/>
        <w:numPr>
          <w:ilvl w:val="0"/>
          <w:numId w:val="5"/>
        </w:numPr>
        <w:spacing w:line="360" w:lineRule="auto"/>
      </w:pPr>
      <w:r>
        <w:rPr>
          <w:b/>
          <w:bCs/>
        </w:rPr>
        <w:t>Researchers</w:t>
      </w:r>
      <w:r>
        <w:t>: Researchers are constantly looking for ways to improve the spread of good and reliable information. The data gotten from this project could be of tremendous help to achieve this goal.</w:t>
      </w:r>
    </w:p>
    <w:p w14:paraId="03B322BB" w14:textId="77777777" w:rsidR="004C7129" w:rsidRDefault="004C7129" w:rsidP="004C7129">
      <w:pPr>
        <w:pStyle w:val="ListParagraph"/>
        <w:numPr>
          <w:ilvl w:val="0"/>
          <w:numId w:val="5"/>
        </w:numPr>
        <w:spacing w:line="360" w:lineRule="auto"/>
      </w:pPr>
      <w:r>
        <w:rPr>
          <w:b/>
          <w:bCs/>
        </w:rPr>
        <w:t>Students</w:t>
      </w:r>
      <w:r>
        <w:t>: The project provides more information for further works and research on the subject area.</w:t>
      </w:r>
    </w:p>
    <w:p w14:paraId="0A482060" w14:textId="77777777" w:rsidR="004C7129" w:rsidRDefault="004C7129" w:rsidP="004C7129">
      <w:pPr>
        <w:pStyle w:val="ListParagraph"/>
        <w:numPr>
          <w:ilvl w:val="0"/>
          <w:numId w:val="5"/>
        </w:numPr>
        <w:spacing w:line="360" w:lineRule="auto"/>
      </w:pPr>
      <w:r>
        <w:rPr>
          <w:b/>
          <w:bCs/>
        </w:rPr>
        <w:t>Data analysts</w:t>
      </w:r>
      <w:r>
        <w:t>: Data analysts need data sets to analyze, to predict future problems as well as solutions. Data gathered from this project could aid them.</w:t>
      </w:r>
    </w:p>
    <w:p w14:paraId="11CA9A08" w14:textId="1A79E7F7" w:rsidR="00D86B1C" w:rsidRDefault="004C7129" w:rsidP="00D86B1C">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silient infrastructure, promote inclusive and sustainable industrialization and foster innovation”.</w:t>
      </w:r>
    </w:p>
    <w:p w14:paraId="04E5ED14" w14:textId="41520D1A" w:rsidR="005F263D" w:rsidRDefault="00A163E3" w:rsidP="00A163E3">
      <w:pPr>
        <w:pStyle w:val="Heading2"/>
      </w:pPr>
      <w:bookmarkStart w:id="11" w:name="_Toc77382000"/>
      <w:bookmarkStart w:id="12" w:name="_Toc82623946"/>
      <w:r>
        <w:t>Problem statement</w:t>
      </w:r>
      <w:bookmarkEnd w:id="11"/>
      <w:bookmarkEnd w:id="12"/>
    </w:p>
    <w:p w14:paraId="03C4D4BD" w14:textId="59310B67" w:rsidR="005F263D" w:rsidRDefault="00373677">
      <w:r>
        <w:t>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77AAB5C1" w14:textId="36AF92D4" w:rsidR="00AB1B80" w:rsidRDefault="00A163E3" w:rsidP="00A163E3">
      <w:pPr>
        <w:pStyle w:val="Heading2"/>
      </w:pPr>
      <w:bookmarkStart w:id="13" w:name="_Toc77382001"/>
      <w:bookmarkStart w:id="14" w:name="_Toc82623947"/>
      <w:r>
        <w:lastRenderedPageBreak/>
        <w:t>Aim and objectives</w:t>
      </w:r>
      <w:bookmarkEnd w:id="13"/>
      <w:bookmarkEnd w:id="14"/>
    </w:p>
    <w:p w14:paraId="6B0B9A82" w14:textId="77777777" w:rsidR="00AB1B80" w:rsidRDefault="00AB1B80" w:rsidP="00AB1B80">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37334E8F" w14:textId="77777777" w:rsidR="00AB1B80" w:rsidRDefault="00AB1B80" w:rsidP="00AB1B80">
      <w:r>
        <w:t>The objectives of this project are to:</w:t>
      </w:r>
    </w:p>
    <w:p w14:paraId="46599BFD" w14:textId="77777777" w:rsidR="00AB1B80" w:rsidRDefault="00AB1B80" w:rsidP="00AB1B80">
      <w:pPr>
        <w:pStyle w:val="ListParagraph"/>
        <w:numPr>
          <w:ilvl w:val="0"/>
          <w:numId w:val="4"/>
        </w:numPr>
        <w:spacing w:line="360" w:lineRule="auto"/>
      </w:pPr>
      <w:bookmarkStart w:id="15" w:name="_Hlk82608615"/>
      <w:r>
        <w:t xml:space="preserve">To design a mobile and web application using </w:t>
      </w:r>
      <w:proofErr w:type="spellStart"/>
      <w:r>
        <w:t>figma</w:t>
      </w:r>
      <w:proofErr w:type="spellEnd"/>
      <w:r>
        <w:t>.</w:t>
      </w:r>
    </w:p>
    <w:p w14:paraId="76C22328" w14:textId="77777777" w:rsidR="00AB1B80" w:rsidRDefault="00AB1B80" w:rsidP="00AB1B80">
      <w:pPr>
        <w:pStyle w:val="ListParagraph"/>
        <w:numPr>
          <w:ilvl w:val="0"/>
          <w:numId w:val="4"/>
        </w:numPr>
        <w:spacing w:line="360" w:lineRule="auto"/>
      </w:pPr>
      <w:r>
        <w:t>To build out the mobile application using JavaScript with a library called React native.</w:t>
      </w:r>
    </w:p>
    <w:p w14:paraId="10CBA51A" w14:textId="77777777" w:rsidR="00AB1B80" w:rsidRDefault="00AB1B80" w:rsidP="00AB1B80">
      <w:pPr>
        <w:pStyle w:val="ListParagraph"/>
        <w:numPr>
          <w:ilvl w:val="0"/>
          <w:numId w:val="4"/>
        </w:numPr>
        <w:spacing w:line="360" w:lineRule="auto"/>
      </w:pPr>
      <w:r>
        <w:t xml:space="preserve">To build out the web application </w:t>
      </w:r>
      <w:proofErr w:type="spellStart"/>
      <w:r>
        <w:t>application</w:t>
      </w:r>
      <w:proofErr w:type="spellEnd"/>
      <w:r>
        <w:t xml:space="preserve"> using CSS and JavaScript with a library called ReactJS.</w:t>
      </w:r>
    </w:p>
    <w:p w14:paraId="6F899BC0" w14:textId="77777777" w:rsidR="00AB1B80" w:rsidRDefault="00AB1B80" w:rsidP="00AB1B80">
      <w:pPr>
        <w:pStyle w:val="ListParagraph"/>
        <w:numPr>
          <w:ilvl w:val="0"/>
          <w:numId w:val="4"/>
        </w:numPr>
        <w:spacing w:line="360" w:lineRule="auto"/>
      </w:pPr>
      <w:r>
        <w:t>To use a cloud storage platform like firebase to store the audio recordings of participants.</w:t>
      </w:r>
    </w:p>
    <w:p w14:paraId="0D2915A1" w14:textId="77777777" w:rsidR="00AB1B80" w:rsidRDefault="00AB1B80" w:rsidP="00AB1B80">
      <w:pPr>
        <w:pStyle w:val="ListParagraph"/>
        <w:numPr>
          <w:ilvl w:val="0"/>
          <w:numId w:val="4"/>
        </w:numPr>
        <w:spacing w:line="360" w:lineRule="auto"/>
      </w:pPr>
      <w:r>
        <w:t>To use machine learning to accurately predict the nature of the recordings that participants have uploaded.</w:t>
      </w:r>
    </w:p>
    <w:p w14:paraId="498F5A50" w14:textId="4B681C7C" w:rsidR="00AB1B80" w:rsidRDefault="00AB1B80" w:rsidP="00D95327">
      <w:pPr>
        <w:pStyle w:val="ListParagraph"/>
        <w:numPr>
          <w:ilvl w:val="0"/>
          <w:numId w:val="4"/>
        </w:numPr>
        <w:spacing w:line="360" w:lineRule="auto"/>
      </w:pPr>
      <w:r>
        <w:t>To determine the effectiveness of the system by comparing the results to a predetermined set of results.</w:t>
      </w:r>
    </w:p>
    <w:p w14:paraId="180DDDBB" w14:textId="54C17DD9" w:rsidR="005F263D" w:rsidRDefault="00A163E3" w:rsidP="00A163E3">
      <w:pPr>
        <w:pStyle w:val="Heading2"/>
        <w:rPr>
          <w:rFonts w:eastAsiaTheme="minorHAnsi"/>
        </w:rPr>
      </w:pPr>
      <w:bookmarkStart w:id="16" w:name="_Toc82623948"/>
      <w:bookmarkEnd w:id="15"/>
      <w:r>
        <w:t>Methodology</w:t>
      </w:r>
      <w:bookmarkEnd w:id="16"/>
    </w:p>
    <w:p w14:paraId="67000DE0" w14:textId="4E526762" w:rsidR="005F263D" w:rsidRDefault="00373677">
      <w:pPr>
        <w:rPr>
          <w:lang w:eastAsia="zh-CN"/>
        </w:rPr>
      </w:pPr>
      <w:r>
        <w:rPr>
          <w:lang w:eastAsia="zh-CN"/>
        </w:rP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JS respectively. A JavaScript library called ml5 </w:t>
      </w:r>
      <w:proofErr w:type="spellStart"/>
      <w:r>
        <w:rPr>
          <w:lang w:eastAsia="zh-CN"/>
        </w:rPr>
        <w:t>js</w:t>
      </w:r>
      <w:proofErr w:type="spellEnd"/>
      <w:r>
        <w:rPr>
          <w:lang w:eastAsia="zh-CN"/>
        </w:rPr>
        <w:t xml:space="preserve"> handles machine learning on the administrators’ dashboard, to predict the kinds of recordings that participants have sent to the server. These results are then analyzed and used to estimate the listening audience.</w:t>
      </w:r>
    </w:p>
    <w:p w14:paraId="359AC608" w14:textId="39FC86F7" w:rsidR="00D86B1C" w:rsidRDefault="00A163E3" w:rsidP="00A163E3">
      <w:pPr>
        <w:pStyle w:val="Heading2"/>
        <w:rPr>
          <w:lang w:eastAsia="zh-CN"/>
        </w:rPr>
      </w:pPr>
      <w:bookmarkStart w:id="17" w:name="_Toc82623949"/>
      <w:r>
        <w:rPr>
          <w:lang w:eastAsia="zh-CN"/>
        </w:rPr>
        <w:t>Scope of study</w:t>
      </w:r>
      <w:bookmarkEnd w:id="17"/>
    </w:p>
    <w:p w14:paraId="5A062DF2" w14:textId="34D25A1F" w:rsidR="00AB1B80" w:rsidRDefault="0012369F" w:rsidP="00AB1B80">
      <w:pPr>
        <w:rPr>
          <w:lang w:eastAsia="zh-CN"/>
        </w:rPr>
      </w:pPr>
      <w:r>
        <w:rPr>
          <w:lang w:eastAsia="zh-CN"/>
        </w:rPr>
        <w:t>This project concentrates on the creation of a modern audience measurement system</w:t>
      </w:r>
      <w:r w:rsidR="008917BF">
        <w:rPr>
          <w:lang w:eastAsia="zh-CN"/>
        </w:rPr>
        <w:t>. The scope of the study cuts across mobile application development, web application development and machine learning.</w:t>
      </w:r>
    </w:p>
    <w:p w14:paraId="229BFE00" w14:textId="77777777" w:rsidR="008917BF" w:rsidRDefault="008917BF" w:rsidP="00AB1B80">
      <w:pPr>
        <w:rPr>
          <w:lang w:eastAsia="zh-CN"/>
        </w:rPr>
      </w:pPr>
    </w:p>
    <w:p w14:paraId="11E7783D" w14:textId="2F8F0B9A" w:rsidR="003313CE" w:rsidRDefault="00A163E3" w:rsidP="00A163E3">
      <w:pPr>
        <w:pStyle w:val="Heading2"/>
        <w:rPr>
          <w:lang w:eastAsia="zh-CN"/>
        </w:rPr>
      </w:pPr>
      <w:bookmarkStart w:id="18" w:name="_Toc82623950"/>
      <w:r>
        <w:rPr>
          <w:lang w:eastAsia="zh-CN"/>
        </w:rPr>
        <w:lastRenderedPageBreak/>
        <w:t>Limitation of study</w:t>
      </w:r>
      <w:bookmarkEnd w:id="18"/>
    </w:p>
    <w:p w14:paraId="4DECACC7" w14:textId="04D82BB6" w:rsidR="00D86B1C" w:rsidRDefault="0012369F">
      <w:pPr>
        <w:rPr>
          <w:lang w:eastAsia="zh-CN"/>
        </w:rPr>
      </w:pPr>
      <w:r>
        <w:rPr>
          <w:lang w:eastAsia="zh-CN"/>
        </w:rPr>
        <w:t>Currently</w:t>
      </w:r>
      <w:r w:rsidR="008917BF">
        <w:rPr>
          <w:lang w:eastAsia="zh-CN"/>
        </w:rPr>
        <w:t>, the acquisition of</w:t>
      </w:r>
      <w:r>
        <w:rPr>
          <w:lang w:eastAsia="zh-CN"/>
        </w:rPr>
        <w:t xml:space="preserve"> radio audience </w:t>
      </w:r>
      <w:r w:rsidR="008917BF">
        <w:rPr>
          <w:lang w:eastAsia="zh-CN"/>
        </w:rPr>
        <w:t xml:space="preserve">data, </w:t>
      </w:r>
      <w:proofErr w:type="spellStart"/>
      <w:r w:rsidR="008917BF">
        <w:rPr>
          <w:lang w:eastAsia="zh-CN"/>
        </w:rPr>
        <w:t>particulary</w:t>
      </w:r>
      <w:proofErr w:type="spellEnd"/>
      <w:r w:rsidR="008917BF">
        <w:rPr>
          <w:lang w:eastAsia="zh-CN"/>
        </w:rPr>
        <w:t xml:space="preserve"> the recordings from different radio stations is not so easy to come by. This study depends on the acquisition of such data as well as processing the data.</w:t>
      </w:r>
    </w:p>
    <w:p w14:paraId="08212B09" w14:textId="4AEF06D1" w:rsidR="005F263D" w:rsidRDefault="00A163E3" w:rsidP="00A163E3">
      <w:pPr>
        <w:pStyle w:val="Heading2"/>
      </w:pPr>
      <w:bookmarkStart w:id="19" w:name="_Toc77382005"/>
      <w:bookmarkStart w:id="20" w:name="_Toc82623951"/>
      <w:r>
        <w:t xml:space="preserve">Project </w:t>
      </w:r>
      <w:r w:rsidRPr="004B24FC">
        <w:t>organization</w:t>
      </w:r>
      <w:bookmarkEnd w:id="19"/>
      <w:bookmarkEnd w:id="20"/>
    </w:p>
    <w:p w14:paraId="03468052" w14:textId="2F9C897F" w:rsidR="006C0392" w:rsidRDefault="00373677">
      <w:r>
        <w:rPr>
          <w:b/>
          <w:bCs/>
        </w:rPr>
        <w:t>Chapter 1</w:t>
      </w:r>
      <w:r>
        <w:t xml:space="preserve">: </w:t>
      </w:r>
      <w:r w:rsidR="006C0392" w:rsidRPr="006C0392">
        <w:t xml:space="preserve">It comprises </w:t>
      </w:r>
      <w:r w:rsidR="006C0392">
        <w:t>the</w:t>
      </w:r>
      <w:r w:rsidR="006C0392" w:rsidRPr="006C0392">
        <w:t xml:space="preserve"> project summary, background information, the aim and objectives of this project, the project's </w:t>
      </w:r>
      <w:r w:rsidR="006C0392">
        <w:t>significance</w:t>
      </w:r>
      <w:r w:rsidR="006C0392" w:rsidRPr="006C0392">
        <w:t>, and a short methodological explanation.</w:t>
      </w:r>
    </w:p>
    <w:p w14:paraId="7AA73B1B" w14:textId="3B86F665" w:rsidR="005F263D" w:rsidRDefault="00373677">
      <w:r>
        <w:rPr>
          <w:b/>
          <w:bCs/>
        </w:rPr>
        <w:t>Chapter 2</w:t>
      </w:r>
      <w:r>
        <w:t xml:space="preserve">: </w:t>
      </w:r>
      <w:r w:rsidR="00237254" w:rsidRPr="00237254">
        <w:t xml:space="preserve">It reviews literature and analyzes prior work </w:t>
      </w:r>
      <w:proofErr w:type="gramStart"/>
      <w:r w:rsidR="00237254" w:rsidRPr="00237254">
        <w:t>on the subject of the</w:t>
      </w:r>
      <w:proofErr w:type="gramEnd"/>
      <w:r w:rsidR="00237254" w:rsidRPr="00237254">
        <w:t xml:space="preserve"> project. It includes theory and other concepts needed for a good understanding of the project.</w:t>
      </w:r>
    </w:p>
    <w:p w14:paraId="7C936B1F" w14:textId="16A324DA" w:rsidR="005F263D" w:rsidRDefault="00373677">
      <w:r>
        <w:rPr>
          <w:b/>
          <w:bCs/>
        </w:rPr>
        <w:t>Chapter 3</w:t>
      </w:r>
      <w:r>
        <w:t xml:space="preserve">: </w:t>
      </w:r>
      <w:r w:rsidR="00A10C89" w:rsidRPr="00A10C89">
        <w:t>Contains software design and block diagrams as well as project approach and implementation.</w:t>
      </w:r>
    </w:p>
    <w:p w14:paraId="3E818F41" w14:textId="223E61EE" w:rsidR="005F263D" w:rsidRDefault="00373677">
      <w:r>
        <w:rPr>
          <w:b/>
          <w:bCs/>
        </w:rPr>
        <w:t>Chapter 4</w:t>
      </w:r>
      <w:r>
        <w:t xml:space="preserve">: </w:t>
      </w:r>
      <w:r w:rsidR="000575C3" w:rsidRPr="000575C3">
        <w:t xml:space="preserve">This chapter details the project's implementation and testing. </w:t>
      </w:r>
      <w:r w:rsidR="00195A39">
        <w:t xml:space="preserve">It gives </w:t>
      </w:r>
      <w:proofErr w:type="gramStart"/>
      <w:r w:rsidR="00195A39">
        <w:t xml:space="preserve">a </w:t>
      </w:r>
      <w:r w:rsidR="000575C3" w:rsidRPr="000575C3">
        <w:t xml:space="preserve"> detailed</w:t>
      </w:r>
      <w:proofErr w:type="gramEnd"/>
      <w:r w:rsidR="000575C3" w:rsidRPr="000575C3">
        <w:t xml:space="preserve"> functional system design and </w:t>
      </w:r>
      <w:r w:rsidR="00195A39">
        <w:t>shows</w:t>
      </w:r>
      <w:r w:rsidR="000575C3" w:rsidRPr="000575C3">
        <w:t xml:space="preserve"> the project </w:t>
      </w:r>
      <w:r w:rsidR="00195A39">
        <w:t>being tested</w:t>
      </w:r>
      <w:r w:rsidR="000575C3" w:rsidRPr="000575C3">
        <w:t>. This chapter will</w:t>
      </w:r>
      <w:r w:rsidR="007C478A">
        <w:t xml:space="preserve"> also</w:t>
      </w:r>
      <w:r w:rsidR="000575C3" w:rsidRPr="000575C3">
        <w:t xml:space="preserve"> evaluate the project's </w:t>
      </w:r>
      <w:r w:rsidR="000575C3">
        <w:t>results</w:t>
      </w:r>
      <w:r w:rsidR="000575C3" w:rsidRPr="000575C3">
        <w:t>.</w:t>
      </w:r>
    </w:p>
    <w:p w14:paraId="37B8D96F" w14:textId="4455F275" w:rsidR="005F263D" w:rsidRDefault="00373677">
      <w:r>
        <w:rPr>
          <w:b/>
          <w:bCs/>
        </w:rPr>
        <w:t>Chapter 5</w:t>
      </w:r>
      <w:r>
        <w:t xml:space="preserve">: </w:t>
      </w:r>
      <w:r w:rsidR="00EF4272" w:rsidRPr="00EF4272">
        <w:t xml:space="preserve">This is the final chapter of the project report with findings and suggestions. It also illustrates the project's </w:t>
      </w:r>
      <w:r w:rsidR="00EF4272">
        <w:t>results</w:t>
      </w:r>
      <w:r w:rsidR="00EF4272" w:rsidRPr="00EF4272">
        <w:t>.</w:t>
      </w:r>
    </w:p>
    <w:p w14:paraId="497A5103" w14:textId="77777777" w:rsidR="005F263D" w:rsidRDefault="005F263D"/>
    <w:p w14:paraId="7482CA2F" w14:textId="62F57786" w:rsidR="005F263D" w:rsidRDefault="005F263D"/>
    <w:p w14:paraId="7DF72BC3" w14:textId="3C015948" w:rsidR="00D86B1C" w:rsidRDefault="00D86B1C"/>
    <w:p w14:paraId="1ACAF45A" w14:textId="770CE853" w:rsidR="00D86B1C" w:rsidRDefault="00D86B1C"/>
    <w:p w14:paraId="4539AADE" w14:textId="505CE415" w:rsidR="00D86B1C" w:rsidRDefault="00D86B1C"/>
    <w:p w14:paraId="58937511" w14:textId="4092C4C5" w:rsidR="005F263D" w:rsidRDefault="005F263D">
      <w:pPr>
        <w:tabs>
          <w:tab w:val="left" w:pos="3834"/>
        </w:tabs>
      </w:pPr>
    </w:p>
    <w:p w14:paraId="59938C96" w14:textId="4FB20AC1" w:rsidR="000575C3" w:rsidRDefault="000575C3">
      <w:pPr>
        <w:tabs>
          <w:tab w:val="left" w:pos="3834"/>
        </w:tabs>
      </w:pPr>
    </w:p>
    <w:p w14:paraId="7C5367A6" w14:textId="77777777" w:rsidR="004D452F" w:rsidRDefault="004D452F">
      <w:pPr>
        <w:tabs>
          <w:tab w:val="left" w:pos="3834"/>
        </w:tabs>
      </w:pPr>
    </w:p>
    <w:p w14:paraId="2BFF0117" w14:textId="77777777" w:rsidR="005F263D" w:rsidRDefault="005F263D" w:rsidP="0042064E">
      <w:pPr>
        <w:pStyle w:val="Heading1"/>
      </w:pPr>
      <w:bookmarkStart w:id="21" w:name="_Toc82623952"/>
      <w:bookmarkEnd w:id="21"/>
    </w:p>
    <w:p w14:paraId="70D9A91E" w14:textId="77777777" w:rsidR="005F263D" w:rsidRPr="00CC14E6" w:rsidRDefault="00373677">
      <w:pPr>
        <w:jc w:val="center"/>
        <w:rPr>
          <w:b/>
          <w:bCs/>
        </w:rPr>
      </w:pPr>
      <w:r w:rsidRPr="00CC14E6">
        <w:rPr>
          <w:b/>
          <w:bCs/>
        </w:rPr>
        <w:t>LITERATURE REVIEW</w:t>
      </w:r>
    </w:p>
    <w:p w14:paraId="6939D4F7" w14:textId="518474B3" w:rsidR="005F263D" w:rsidRDefault="00A163E3" w:rsidP="00A163E3">
      <w:pPr>
        <w:pStyle w:val="Heading2"/>
      </w:pPr>
      <w:bookmarkStart w:id="22" w:name="_Toc82623953"/>
      <w:r>
        <w:t>Introduction</w:t>
      </w:r>
      <w:bookmarkEnd w:id="22"/>
    </w:p>
    <w:p w14:paraId="6AABE550" w14:textId="77777777" w:rsidR="005F263D" w:rsidRDefault="00373677">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5F89293E" w14:textId="77777777" w:rsidR="005F263D" w:rsidRDefault="00373677">
      <w: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2C00210B" w14:textId="06D1A88E" w:rsidR="005F263D" w:rsidRDefault="00A163E3" w:rsidP="00A163E3">
      <w:pPr>
        <w:pStyle w:val="Heading2"/>
        <w:rPr>
          <w:lang w:val="en"/>
        </w:rPr>
      </w:pPr>
      <w:bookmarkStart w:id="23" w:name="_Toc82623954"/>
      <w:r>
        <w:rPr>
          <w:lang w:val="en"/>
        </w:rPr>
        <w:t>Definition of key terms</w:t>
      </w:r>
      <w:bookmarkEnd w:id="23"/>
    </w:p>
    <w:p w14:paraId="1C005D98" w14:textId="77777777" w:rsidR="005F263D" w:rsidRDefault="00373677">
      <w:pPr>
        <w:rPr>
          <w:lang w:val="en"/>
        </w:rPr>
      </w:pPr>
      <w:r>
        <w:rPr>
          <w:lang w:val="en"/>
        </w:rPr>
        <w:t>Some key terms related to this project, audience research and radio audience measurement are described below.</w:t>
      </w:r>
    </w:p>
    <w:p w14:paraId="55134558" w14:textId="77777777" w:rsidR="005F263D" w:rsidRDefault="00373677">
      <w:pPr>
        <w:pStyle w:val="ListParagraph"/>
        <w:numPr>
          <w:ilvl w:val="0"/>
          <w:numId w:val="7"/>
        </w:numPr>
        <w:spacing w:line="360" w:lineRule="auto"/>
        <w:rPr>
          <w:b/>
          <w:bCs/>
          <w:lang w:val="en"/>
        </w:rPr>
      </w:pPr>
      <w:r>
        <w:rPr>
          <w:b/>
          <w:bCs/>
          <w:lang w:val="en"/>
        </w:rPr>
        <w:t xml:space="preserve">Audience: </w:t>
      </w:r>
      <w:r>
        <w:rPr>
          <w:lang w:val="en"/>
        </w:rPr>
        <w:t>An audience is a group of individuals who are watching, witnessing or listening to something, such as a television program, a live speaker, or radio program, or it can refer to people who have similar tastes in entertainment.</w:t>
      </w:r>
    </w:p>
    <w:p w14:paraId="5F58127D" w14:textId="77777777" w:rsidR="005F263D" w:rsidRDefault="00373677">
      <w:pPr>
        <w:pStyle w:val="ListParagraph"/>
        <w:numPr>
          <w:ilvl w:val="0"/>
          <w:numId w:val="7"/>
        </w:numPr>
        <w:spacing w:line="360" w:lineRule="auto"/>
        <w:rPr>
          <w:b/>
          <w:bCs/>
          <w:lang w:val="en"/>
        </w:rPr>
      </w:pPr>
      <w:r>
        <w:rPr>
          <w:b/>
          <w:bCs/>
          <w:lang w:val="en"/>
        </w:rPr>
        <w:t xml:space="preserve">Audience measurement: </w:t>
      </w:r>
      <w:r>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50CA373A" w14:textId="48102D95" w:rsidR="005F263D" w:rsidRDefault="00373677">
      <w:pPr>
        <w:pStyle w:val="ListParagraph"/>
        <w:numPr>
          <w:ilvl w:val="0"/>
          <w:numId w:val="7"/>
        </w:numPr>
        <w:spacing w:line="360" w:lineRule="auto"/>
        <w:rPr>
          <w:b/>
          <w:bCs/>
          <w:lang w:val="en"/>
        </w:rPr>
      </w:pPr>
      <w:r>
        <w:rPr>
          <w:b/>
          <w:bCs/>
          <w:lang w:val="en"/>
        </w:rPr>
        <w:t xml:space="preserve">Sampling: </w:t>
      </w:r>
      <w:r>
        <w:rPr>
          <w:lang w:val="en"/>
        </w:rPr>
        <w:t xml:space="preserve">sampling </w:t>
      </w:r>
      <w:r w:rsidR="00AB097C">
        <w:rPr>
          <w:lang w:val="en"/>
        </w:rPr>
        <w:t>refers to</w:t>
      </w:r>
      <w:r>
        <w:rPr>
          <w:lang w:val="en"/>
        </w:rPr>
        <w:t xml:space="preserve"> the process of selecting a </w:t>
      </w:r>
      <w:r w:rsidR="00F1063D">
        <w:rPr>
          <w:lang w:val="en"/>
        </w:rPr>
        <w:t>group</w:t>
      </w:r>
      <w:r>
        <w:rPr>
          <w:lang w:val="en"/>
        </w:rPr>
        <w:t xml:space="preserve"> of people </w:t>
      </w:r>
      <w:r w:rsidR="000E2CD6">
        <w:rPr>
          <w:lang w:val="en"/>
        </w:rPr>
        <w:t xml:space="preserve">to </w:t>
      </w:r>
      <w:r>
        <w:rPr>
          <w:lang w:val="en"/>
        </w:rPr>
        <w:t>represent</w:t>
      </w:r>
      <w:r w:rsidR="000E2CD6">
        <w:rPr>
          <w:lang w:val="en"/>
        </w:rPr>
        <w:t xml:space="preserve"> an entire </w:t>
      </w:r>
      <w:r>
        <w:rPr>
          <w:lang w:val="en"/>
        </w:rPr>
        <w:t>population.</w:t>
      </w:r>
    </w:p>
    <w:p w14:paraId="78B58289" w14:textId="77777777" w:rsidR="005F263D" w:rsidRDefault="00373677">
      <w:pPr>
        <w:pStyle w:val="ListParagraph"/>
        <w:numPr>
          <w:ilvl w:val="0"/>
          <w:numId w:val="7"/>
        </w:numPr>
        <w:spacing w:line="360" w:lineRule="auto"/>
        <w:rPr>
          <w:lang w:val="en"/>
        </w:rPr>
      </w:pPr>
      <w:r>
        <w:rPr>
          <w:b/>
          <w:bCs/>
          <w:lang w:val="en"/>
        </w:rPr>
        <w:lastRenderedPageBreak/>
        <w:t>Radio</w:t>
      </w:r>
      <w:r>
        <w:rPr>
          <w:b/>
          <w:bCs/>
        </w:rPr>
        <w:t>:</w:t>
      </w:r>
      <w:r>
        <w:t xml:space="preserve"> A </w:t>
      </w:r>
      <w:r>
        <w:rPr>
          <w:lang w:val="en"/>
        </w:rPr>
        <w:t>Radio is a device that makes use of electromagnetic radiation to transmit electrical signals across long distances without the use of cables, such as in sound transmission, television, and radar. The number of oscillations of electromagnetic radiation per second is referred to as MHz in the context of radio.</w:t>
      </w:r>
    </w:p>
    <w:p w14:paraId="665DB322" w14:textId="77777777" w:rsidR="005F263D" w:rsidRDefault="00373677">
      <w:pPr>
        <w:pStyle w:val="ListParagraph"/>
        <w:numPr>
          <w:ilvl w:val="0"/>
          <w:numId w:val="7"/>
        </w:numPr>
        <w:spacing w:line="360" w:lineRule="auto"/>
        <w:rPr>
          <w:lang w:val="en"/>
        </w:rPr>
      </w:pPr>
      <w:r>
        <w:rPr>
          <w:b/>
          <w:bCs/>
          <w:lang w:val="en"/>
        </w:rPr>
        <w:t>Machine Learning:</w:t>
      </w:r>
      <w:r>
        <w:rPr>
          <w:lang w:val="en"/>
        </w:rPr>
        <w:t xml:space="preserve"> Machine Learning is a branch of artificial intelligence that deals with computer systems' capacity to solve problems on their own by detecting patterns in databases, enabling computers make successful predictions using past experiences </w:t>
      </w:r>
      <w:r>
        <w:rPr>
          <w:lang w:val="en"/>
        </w:rPr>
        <w:fldChar w:fldCharType="begin" w:fldLock="1"/>
      </w:r>
      <w:r>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Pr>
          <w:lang w:val="en"/>
        </w:rPr>
        <w:fldChar w:fldCharType="separate"/>
      </w:r>
      <w:r>
        <w:rPr>
          <w:lang w:val="en"/>
        </w:rPr>
        <w:t>[4]</w:t>
      </w:r>
      <w:r>
        <w:rPr>
          <w:lang w:val="en"/>
        </w:rPr>
        <w:fldChar w:fldCharType="end"/>
      </w:r>
      <w:r>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33AE18D0" w14:textId="77777777" w:rsidR="005F263D" w:rsidRDefault="005F263D">
      <w:pPr>
        <w:pStyle w:val="ListParagraph"/>
        <w:rPr>
          <w:lang w:val="en"/>
        </w:rPr>
      </w:pPr>
    </w:p>
    <w:p w14:paraId="38FAA7E6" w14:textId="4C510EC0" w:rsidR="005F263D" w:rsidRDefault="00A163E3" w:rsidP="00A163E3">
      <w:pPr>
        <w:pStyle w:val="Heading2"/>
      </w:pPr>
      <w:bookmarkStart w:id="24" w:name="_Toc77382010"/>
      <w:bookmarkStart w:id="25" w:name="_Toc82623955"/>
      <w:r>
        <w:t>History and evolution of audience measurement</w:t>
      </w:r>
      <w:bookmarkEnd w:id="24"/>
      <w:bookmarkEnd w:id="25"/>
    </w:p>
    <w:p w14:paraId="0307EF36" w14:textId="43F2E1AB" w:rsidR="005F263D" w:rsidRDefault="00373677">
      <w:pPr>
        <w:pStyle w:val="Heading3"/>
      </w:pPr>
      <w:bookmarkStart w:id="26" w:name="_Toc77382011"/>
      <w:bookmarkStart w:id="27" w:name="_Toc82623956"/>
      <w:r>
        <w:t>B</w:t>
      </w:r>
      <w:r w:rsidR="00A163E3">
        <w:t>irth (1950): phone surveys</w:t>
      </w:r>
      <w:bookmarkEnd w:id="26"/>
      <w:bookmarkEnd w:id="27"/>
    </w:p>
    <w:p w14:paraId="6270971F" w14:textId="5D75807E" w:rsidR="005F263D" w:rsidRDefault="00E6560F">
      <w:r w:rsidRPr="00E6560F">
        <w:t>Systems have been in place to measure what people are listening to since the debut of commercial radio broadcasting in 1947</w:t>
      </w:r>
      <w:r w:rsidR="00373677">
        <w:fldChar w:fldCharType="begin" w:fldLock="1"/>
      </w:r>
      <w:r w:rsidR="00373677">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373677">
        <w:fldChar w:fldCharType="separate"/>
      </w:r>
      <w:r w:rsidR="00373677">
        <w:t>[5]</w:t>
      </w:r>
      <w:r w:rsidR="00373677">
        <w:fldChar w:fldCharType="end"/>
      </w:r>
      <w:r w:rsidR="00373677">
        <w:t xml:space="preserve">. </w:t>
      </w:r>
      <w:r w:rsidR="00812DA5" w:rsidRPr="00812DA5">
        <w:t>These rating methods relied heavily on public telephone calls and used procedures established for evaluating radio audiences. By establishing a survey approach that inquired just about the stations respondents were listening to at the time they received the call, as well as demographic data about the listeners</w:t>
      </w:r>
      <w:r w:rsidR="00373677">
        <w:fldChar w:fldCharType="begin" w:fldLock="1"/>
      </w:r>
      <w:r w:rsidR="00373677">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373677">
        <w:fldChar w:fldCharType="separate"/>
      </w:r>
      <w:r w:rsidR="00373677">
        <w:t>[6]</w:t>
      </w:r>
      <w:r w:rsidR="00373677">
        <w:fldChar w:fldCharType="end"/>
      </w:r>
      <w:r w:rsidR="00373677">
        <w:t xml:space="preserve">, </w:t>
      </w:r>
      <w:r w:rsidR="00746628" w:rsidRPr="00746628">
        <w:t xml:space="preserve">Clark Hooper's methodology overcame the biases and complexities inherent in prior survey techniques that required respondents to recall what they had heard. Numerous industry-standard statistics, like as audience share, have been created as a result of these phone </w:t>
      </w:r>
      <w:proofErr w:type="spellStart"/>
      <w:r w:rsidR="00746628" w:rsidRPr="00746628">
        <w:t>coincidentals</w:t>
      </w:r>
      <w:proofErr w:type="spellEnd"/>
      <w:r w:rsidR="00746628" w:rsidRPr="00746628">
        <w:t>. Nielsen purchased Hooper's firm in 1950 and created the Nielsen Radio Index to track national radio listeners</w:t>
      </w:r>
      <w:r w:rsidR="00373677">
        <w:t xml:space="preserve"> </w:t>
      </w:r>
      <w:r w:rsidR="00373677">
        <w:fldChar w:fldCharType="begin" w:fldLock="1"/>
      </w:r>
      <w:r w:rsidR="00373677">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373677">
        <w:fldChar w:fldCharType="separate"/>
      </w:r>
      <w:r w:rsidR="00373677">
        <w:t>[5]</w:t>
      </w:r>
      <w:r w:rsidR="00373677">
        <w:fldChar w:fldCharType="end"/>
      </w:r>
      <w:r w:rsidR="00746628">
        <w:t>.</w:t>
      </w:r>
    </w:p>
    <w:p w14:paraId="14627C6C" w14:textId="547DEBED" w:rsidR="005F263D" w:rsidRDefault="00A163E3">
      <w:pPr>
        <w:pStyle w:val="Heading3"/>
      </w:pPr>
      <w:bookmarkStart w:id="28" w:name="_Toc77382012"/>
      <w:bookmarkStart w:id="29" w:name="_Toc82623957"/>
      <w:r>
        <w:t>Infancy stage (1953) - diaries and meters</w:t>
      </w:r>
      <w:bookmarkEnd w:id="28"/>
      <w:bookmarkEnd w:id="29"/>
    </w:p>
    <w:p w14:paraId="214C04E4" w14:textId="7FC2D7C5" w:rsidR="005F263D" w:rsidRDefault="00373677">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 </w:t>
      </w:r>
      <w:r>
        <w:fldChar w:fldCharType="begin" w:fldLock="1"/>
      </w:r>
      <w:r>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fldChar w:fldCharType="separate"/>
      </w:r>
      <w:r>
        <w:t>[7]</w:t>
      </w:r>
      <w:r>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supplemented. Nielsen released their rendition of an American in 1971. Data from a Research </w:t>
      </w:r>
      <w:r>
        <w:lastRenderedPageBreak/>
        <w:t xml:space="preserve">Bureau meter could be obtained via phone lines, reducing the time it took to prepare data for the market. During the day, this instantaneous </w:t>
      </w:r>
      <w:proofErr w:type="spellStart"/>
      <w:r>
        <w:t>audimeter</w:t>
      </w:r>
      <w:proofErr w:type="spellEnd"/>
      <w:r>
        <w:t xml:space="preserve"> saved data and guaranteed that it was delivered overnight </w:t>
      </w:r>
      <w:r>
        <w:fldChar w:fldCharType="begin" w:fldLock="1"/>
      </w:r>
      <w:r>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This newfound quickness ratings and reporting from Nielsen, made Nielsen ratings become increasingly vital, as demographic data of listeners influenced advertising decisions </w:t>
      </w:r>
      <w:r>
        <w:fldChar w:fldCharType="begin" w:fldLock="1"/>
      </w:r>
      <w:r>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fldChar w:fldCharType="separate"/>
      </w:r>
      <w:r>
        <w:t>[9]</w:t>
      </w:r>
      <w:r>
        <w:fldChar w:fldCharType="end"/>
      </w:r>
      <w:r>
        <w:t xml:space="preserve">. </w:t>
      </w:r>
      <w:r w:rsidR="009A48B4" w:rsidRPr="009A48B4">
        <w:t xml:space="preserve">This method remained mostly unaltered until 1986, when the </w:t>
      </w:r>
      <w:proofErr w:type="spellStart"/>
      <w:r w:rsidR="009A48B4" w:rsidRPr="009A48B4">
        <w:t>peoplemeter</w:t>
      </w:r>
      <w:proofErr w:type="spellEnd"/>
      <w:r w:rsidR="009A48B4" w:rsidRPr="009A48B4">
        <w:t xml:space="preserve"> was developed and used for the first time. This new listenership measurement approach enabled the collection of individual data from numerous household members; individual users recorded their listening habits as well as demographic information on this gadget. This paradigm </w:t>
      </w:r>
      <w:proofErr w:type="gramStart"/>
      <w:r w:rsidR="009A48B4" w:rsidRPr="009A48B4">
        <w:t>change</w:t>
      </w:r>
      <w:proofErr w:type="gramEnd"/>
      <w:r w:rsidR="009A48B4" w:rsidRPr="009A48B4">
        <w:t xml:space="preserve"> in data collecting resulted in the creation of a huge, easily accessible database with far more detailed information on who viewed what than was previously available. Businesses may now more precisely focus their advertising messages</w:t>
      </w:r>
      <w:r>
        <w:t>.</w:t>
      </w:r>
    </w:p>
    <w:p w14:paraId="7C646781" w14:textId="23A5A7B0" w:rsidR="005F263D" w:rsidRDefault="00A163E3">
      <w:pPr>
        <w:pStyle w:val="Heading3"/>
      </w:pPr>
      <w:bookmarkStart w:id="30" w:name="_Toc77382013"/>
      <w:bookmarkStart w:id="31" w:name="_Toc82623958"/>
      <w:r>
        <w:t xml:space="preserve">Childhood stage (1986) - </w:t>
      </w:r>
      <w:r w:rsidR="000A5428">
        <w:t>VCR</w:t>
      </w:r>
      <w:r>
        <w:t xml:space="preserve">s and </w:t>
      </w:r>
      <w:r w:rsidR="006B0EF5">
        <w:t>C</w:t>
      </w:r>
      <w:r>
        <w:t>able tv and</w:t>
      </w:r>
      <w:bookmarkEnd w:id="30"/>
      <w:bookmarkEnd w:id="31"/>
    </w:p>
    <w:p w14:paraId="32E3C769" w14:textId="77777777" w:rsidR="005F263D" w:rsidRDefault="00373677">
      <w:r>
        <w:t>With the rise of cable television, the types of data collected for audience measurement and how they were used changed even more.</w:t>
      </w:r>
    </w:p>
    <w:p w14:paraId="6765D13F" w14:textId="77777777" w:rsidR="005F263D" w:rsidRDefault="00373677">
      <w:r>
        <w:t xml:space="preserve">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w:t>
      </w:r>
      <w:r>
        <w:fldChar w:fldCharType="begin" w:fldLock="1"/>
      </w:r>
      <w:r>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fldChar w:fldCharType="separate"/>
      </w:r>
      <w:r>
        <w:t>[10]</w:t>
      </w:r>
      <w:r>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48195061" w14:textId="77777777" w:rsidR="005F263D" w:rsidRDefault="00373677">
      <w:r>
        <w:t>stop catering to the lowest common denominator and focus on the groups most likely to be interested in their products.</w:t>
      </w:r>
    </w:p>
    <w:p w14:paraId="0E2D61B3" w14:textId="50318906" w:rsidR="005F263D" w:rsidRDefault="000426AA">
      <w:r w:rsidRPr="000426AA">
        <w:t xml:space="preserve">In the 1980s, the widespread use of VCRs brought in yet another shift in television viewing habits. Individuals may now record and view television programs </w:t>
      </w:r>
      <w:proofErr w:type="gramStart"/>
      <w:r w:rsidRPr="000426AA">
        <w:t>at a later time</w:t>
      </w:r>
      <w:proofErr w:type="gramEnd"/>
      <w:r w:rsidRPr="000426AA">
        <w:t xml:space="preserve">, a practice termed time </w:t>
      </w:r>
      <w:r w:rsidRPr="000426AA">
        <w:lastRenderedPageBreak/>
        <w:t>shifting. Time shifting dramatically impacted how data is acquired and used in programming and advertising decisions with the advent of digital television recorders</w:t>
      </w:r>
      <w:r w:rsidR="00373677">
        <w:t>.</w:t>
      </w:r>
    </w:p>
    <w:p w14:paraId="7E09B5F0" w14:textId="5D2A43A4" w:rsidR="005F263D" w:rsidRDefault="00A163E3">
      <w:pPr>
        <w:pStyle w:val="Heading3"/>
      </w:pPr>
      <w:bookmarkStart w:id="32" w:name="_Toc77382014"/>
      <w:bookmarkStart w:id="33" w:name="_Toc82623959"/>
      <w:r>
        <w:t>Adolescent stage (2000–2010) - the internet and social media</w:t>
      </w:r>
      <w:bookmarkEnd w:id="32"/>
      <w:bookmarkEnd w:id="33"/>
    </w:p>
    <w:p w14:paraId="5595B4F1" w14:textId="0DB0886A" w:rsidR="005F263D" w:rsidRDefault="00A63D45">
      <w:r w:rsidRPr="00A63D45">
        <w:t>The Internet revolutionized how people listened to radio and incorporated it into other aspects of their lives in the early 2000s. As customers spent more time online, businesses recognized that clicks, searches, geolocation, tweets, sales, and demographics could all be tracked reasonably easily on a wide scale in real time. The public's entry into the new Internet environment heralded the dawn of a new data era</w:t>
      </w:r>
      <w:r w:rsidR="00373677">
        <w:fldChar w:fldCharType="begin" w:fldLock="1"/>
      </w:r>
      <w:r w:rsidR="00373677">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373677">
        <w:fldChar w:fldCharType="separate"/>
      </w:r>
      <w:r w:rsidR="00373677">
        <w:t>[11]</w:t>
      </w:r>
      <w:r w:rsidR="00373677">
        <w:fldChar w:fldCharType="end"/>
      </w:r>
      <w:r w:rsidR="00373677">
        <w:t xml:space="preserve">. </w:t>
      </w:r>
      <w:r w:rsidR="000116C1" w:rsidRPr="000116C1">
        <w:t xml:space="preserve">This may be used to determine the effect of radio streaming and advertising on listeners' attention, their "thoughts" while listening, and their purchases. This is possible in a variety of ways. comScore has evolved since its establishment in 1999 to measure demographics, clicks, and purchases across </w:t>
      </w:r>
      <w:proofErr w:type="gramStart"/>
      <w:r w:rsidR="000116C1" w:rsidRPr="000116C1">
        <w:t>a number of</w:t>
      </w:r>
      <w:proofErr w:type="gramEnd"/>
      <w:r w:rsidR="000116C1" w:rsidRPr="000116C1">
        <w:t xml:space="preserve"> platforms (e.g., both home and mobile Internet). Google Trends allows for the tracking of keyword searches over time and by geographic location. Despite the fact that customers are more inclined to seek out brands online after hearing them promoted on radio, the first online measurement systems were unable to account for radio listenership owing to data inaccessibility</w:t>
      </w:r>
      <w:r w:rsidR="00373677">
        <w:fldChar w:fldCharType="begin" w:fldLock="1"/>
      </w:r>
      <w:r w:rsidR="00373677">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373677">
        <w:fldChar w:fldCharType="separate"/>
      </w:r>
      <w:r w:rsidR="00373677">
        <w:t>[12]</w:t>
      </w:r>
      <w:r w:rsidR="00373677">
        <w:fldChar w:fldCharType="end"/>
      </w:r>
      <w:r w:rsidR="00373677">
        <w:t xml:space="preserve">. </w:t>
      </w:r>
      <w:r w:rsidR="00CF4394" w:rsidRPr="00CF4394">
        <w:t>This is not the case anymore. Since the inception of a chat room for discussing the program "The Prisoner in 199512</w:t>
      </w:r>
      <w:r w:rsidR="00CF4394">
        <w:t>”</w:t>
      </w:r>
      <w:r w:rsidR="00CF4394" w:rsidRPr="00CF4394">
        <w:t>, a plethora of social radio platforms have sprouted up, with use rates rising. According to Viacom and Mass Media executives, consumers are now more engaged with radio programming since it promotes two-way communication.</w:t>
      </w:r>
    </w:p>
    <w:p w14:paraId="6B4B6C06" w14:textId="1A324705" w:rsidR="005F263D" w:rsidRDefault="00A163E3" w:rsidP="00A163E3">
      <w:pPr>
        <w:pStyle w:val="Heading2"/>
      </w:pPr>
      <w:bookmarkStart w:id="34" w:name="_Toc77382015"/>
      <w:bookmarkStart w:id="35" w:name="_Toc82623960"/>
      <w:r>
        <w:t>Review of related works</w:t>
      </w:r>
      <w:bookmarkEnd w:id="34"/>
      <w:bookmarkEnd w:id="35"/>
    </w:p>
    <w:p w14:paraId="477C004A" w14:textId="0B5E51C7" w:rsidR="005F263D" w:rsidRDefault="00373677">
      <w:pPr>
        <w:pStyle w:val="Heading3"/>
      </w:pPr>
      <w:bookmarkStart w:id="36" w:name="_Toc77382016"/>
      <w:bookmarkStart w:id="37" w:name="_Toc82623961"/>
      <w:r>
        <w:t>R</w:t>
      </w:r>
      <w:r w:rsidR="00A163E3">
        <w:t>eview on an architecture for real time television audience measurement</w:t>
      </w:r>
      <w:bookmarkEnd w:id="36"/>
      <w:bookmarkEnd w:id="37"/>
    </w:p>
    <w:p w14:paraId="7B23F61D" w14:textId="72197740" w:rsidR="005F263D" w:rsidRDefault="006E0570">
      <w:r w:rsidRPr="006E0570">
        <w:t xml:space="preserve">This article advanced the argument that, at the moment, audience measurement for television broadcasts is only accessible after a significant amount of time has </w:t>
      </w:r>
      <w:r>
        <w:t>elapsed</w:t>
      </w:r>
      <w:r w:rsidRPr="006E0570">
        <w:t>, such as a daily report</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 xml:space="preserve">. </w:t>
      </w:r>
      <w:r w:rsidR="00273BA3" w:rsidRPr="00273BA3">
        <w:t>This research describes a method for real-time television viewership measurement. Real-time measurement may give vital data to channel owners and advertisers that can help them expand their businesses</w:t>
      </w:r>
      <w:r w:rsidR="00373677">
        <w:t xml:space="preserve"> </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w:t>
      </w:r>
    </w:p>
    <w:p w14:paraId="2DA5B192" w14:textId="0E86B8D5" w:rsidR="005F263D" w:rsidRDefault="00373677">
      <w:r>
        <w:fldChar w:fldCharType="begin" w:fldLock="1"/>
      </w:r>
      <w:r>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t>[13]</w:t>
      </w:r>
      <w:r>
        <w:fldChar w:fldCharType="end"/>
      </w:r>
      <w:r w:rsidR="00A9629B" w:rsidRPr="00A9629B">
        <w:t xml:space="preserve"> This study demonstrated how to record television viewing with the use of devices that identify a channel's logo and communicate viewership data to a server through the internet. The server collects and analyses viewership data, which is then shown in real time on a web-based dashboard. Additionally, it provides online reporting of viewership trends on an hourly and location-based </w:t>
      </w:r>
      <w:r w:rsidR="00A9629B" w:rsidRPr="00A9629B">
        <w:lastRenderedPageBreak/>
        <w:t>basis, as well as TRP (Television Rating Points) data. In-memory databases, reporting and graphing libraries, and a J2EE-based application server form the server infrastructure</w:t>
      </w:r>
      <w:r>
        <w:t>.</w:t>
      </w:r>
    </w:p>
    <w:p w14:paraId="4899EB68" w14:textId="10F5B94E" w:rsidR="005F263D" w:rsidRDefault="00F730A4">
      <w:r w:rsidRPr="00F730A4">
        <w:t>This study established that a television channel's or program's popularity is quantified in terms of Television Rating Points (TRP). TRP is a numeric value between 1 and 100, with one rating point equaling 1% of the population of a targeted television audience. Typically, TRPs are determined from a target population through statistical sampling techniques</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w:t>
      </w:r>
    </w:p>
    <w:p w14:paraId="53E8C58E" w14:textId="77777777" w:rsidR="005F263D" w:rsidRDefault="00373677">
      <w:r>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t>air time</w:t>
      </w:r>
      <w:proofErr w:type="gramEnd"/>
      <w:r>
        <w:t xml:space="preserve"> that is worth billions of dollars.</w:t>
      </w:r>
    </w:p>
    <w:p w14:paraId="23EFAB16" w14:textId="77777777" w:rsidR="005F263D" w:rsidRDefault="00373677">
      <w:r>
        <w:t>Current automated TRP measurement methods rely on the placement of “People Meters” in the houses of the population that has been sampled. The People meters are connected devices that track viewing patterns and provide reports to a backend system on a regular basis. The following are the current methodologies employed by "People Meters."</w:t>
      </w:r>
    </w:p>
    <w:p w14:paraId="3C831DF2" w14:textId="0E025034" w:rsidR="005F263D" w:rsidRDefault="00373677">
      <w:pPr>
        <w:pStyle w:val="ListParagraph"/>
        <w:numPr>
          <w:ilvl w:val="0"/>
          <w:numId w:val="8"/>
        </w:numPr>
        <w:spacing w:line="360" w:lineRule="auto"/>
      </w:pPr>
      <w:r>
        <w:rPr>
          <w:b/>
          <w:bCs/>
        </w:rPr>
        <w:t>Matching of Audio</w:t>
      </w:r>
      <w:r>
        <w:t xml:space="preserve"> — </w:t>
      </w:r>
      <w:r w:rsidR="0007313A" w:rsidRPr="0007313A">
        <w:t>The gadget captures the audio material of a television show, compresses it, and delivers it to a backend server in this case. The audio samples are compared to the server-stored program audio data, and viewing statistics are generated. This technique is challenging to implement and requires large expenditures in backend systems</w:t>
      </w:r>
      <w:r>
        <w:t>.</w:t>
      </w:r>
    </w:p>
    <w:p w14:paraId="0D20942D" w14:textId="489DFFAC" w:rsidR="005F263D" w:rsidRDefault="00373677">
      <w:pPr>
        <w:pStyle w:val="ListParagraph"/>
        <w:numPr>
          <w:ilvl w:val="0"/>
          <w:numId w:val="8"/>
        </w:numPr>
        <w:spacing w:line="360" w:lineRule="auto"/>
      </w:pPr>
      <w:r>
        <w:rPr>
          <w:b/>
          <w:bCs/>
        </w:rPr>
        <w:t>Measurement of frequency</w:t>
      </w:r>
      <w:r>
        <w:t xml:space="preserve"> — </w:t>
      </w:r>
      <w:r w:rsidR="008B7DBD" w:rsidRPr="008B7DBD">
        <w:t xml:space="preserve">This is a technique that is utilized with analog transmission systems. Here, the People Meter detects the tuned TV channel's frequency and transmits the data to the server. The server connects the collected frequency with channels and programs, which enables the server to follow viewers' activity. While this is the most frequently used technique in the country, it is also the most prone to mistakes and inaccuracies </w:t>
      </w:r>
      <w:proofErr w:type="gramStart"/>
      <w:r w:rsidR="008B7DBD" w:rsidRPr="008B7DBD">
        <w:t>due to the fact that</w:t>
      </w:r>
      <w:proofErr w:type="gramEnd"/>
      <w:r w:rsidR="008B7DBD" w:rsidRPr="008B7DBD">
        <w:t xml:space="preserve"> local cable service providers are not controlled or supervised for transmission frequency</w:t>
      </w:r>
      <w:r>
        <w:t>.</w:t>
      </w:r>
    </w:p>
    <w:p w14:paraId="35E12BDC" w14:textId="4AA5EEB9" w:rsidR="005F263D" w:rsidRDefault="00373677">
      <w:pPr>
        <w:pStyle w:val="ListParagraph"/>
        <w:numPr>
          <w:ilvl w:val="0"/>
          <w:numId w:val="8"/>
        </w:numPr>
        <w:spacing w:line="360" w:lineRule="auto"/>
      </w:pPr>
      <w:r>
        <w:rPr>
          <w:b/>
          <w:bCs/>
        </w:rPr>
        <w:t>Watermarking</w:t>
      </w:r>
      <w:r>
        <w:t xml:space="preserve"> — </w:t>
      </w:r>
      <w:r w:rsidR="008B7DBD" w:rsidRPr="008B7DBD">
        <w:t>At the broadcaster's end, watermarks are applied to the program feed, which the People Meter recognizes. The watermark and timestamp that are detected are then communicated to the backend by the people Meters. This technique has the disadvantage of necessitating the watermarking of each aired program and the active participation of all associated broadcasters</w:t>
      </w:r>
      <w:r>
        <w:t>.</w:t>
      </w:r>
    </w:p>
    <w:p w14:paraId="1A5C6287" w14:textId="77777777" w:rsidR="005F263D" w:rsidRDefault="00373677">
      <w:pPr>
        <w:pStyle w:val="ListParagraph"/>
        <w:numPr>
          <w:ilvl w:val="0"/>
          <w:numId w:val="8"/>
        </w:numPr>
        <w:spacing w:line="360" w:lineRule="auto"/>
      </w:pPr>
      <w:r>
        <w:rPr>
          <w:b/>
          <w:bCs/>
        </w:rPr>
        <w:lastRenderedPageBreak/>
        <w:t>Visual recognition</w:t>
      </w:r>
      <w:r>
        <w:t xml:space="preserve"> — In this situation, the People Meters examines the displayed screen for visual patterns and images in order to determine the program being viewed. This approach is used in the suggested system.</w:t>
      </w:r>
    </w:p>
    <w:p w14:paraId="653C9315" w14:textId="34A70FC8" w:rsidR="005F263D" w:rsidRDefault="00373677">
      <w:r>
        <w:t xml:space="preserve">Software like </w:t>
      </w:r>
      <w:proofErr w:type="spellStart"/>
      <w:r>
        <w:t>Trumedia</w:t>
      </w:r>
      <w:proofErr w:type="spellEnd"/>
      <w:r>
        <w:t xml:space="preserve"> </w:t>
      </w:r>
      <w:r>
        <w:fldChar w:fldCharType="begin" w:fldLock="1"/>
      </w:r>
      <w:r>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fldChar w:fldCharType="separate"/>
      </w:r>
      <w:r>
        <w:t>[14]</w:t>
      </w:r>
      <w:r>
        <w:fldChar w:fldCharType="end"/>
      </w:r>
      <w:r>
        <w:t xml:space="preserve">, </w:t>
      </w:r>
      <w:r w:rsidR="003C1072" w:rsidRPr="003C1072">
        <w:t xml:space="preserve">aids advertisement makers in offering personalized commercials by analyzing the current audience utilizing technology like as video analytics on the faces of the audience captured by a camera. The audience data is sent to a dedicated server, which facilitates the presentation of current audience reports. Through </w:t>
      </w:r>
      <w:proofErr w:type="spellStart"/>
      <w:r w:rsidR="003C1072" w:rsidRPr="003C1072">
        <w:t>TruMedia's</w:t>
      </w:r>
      <w:proofErr w:type="spellEnd"/>
      <w:r w:rsidR="003C1072" w:rsidRPr="003C1072">
        <w:t xml:space="preserve"> interaction with Cisco Digital Media Player, real-time information about the audience may be used to select the next message to play, enabling targeted advertising. </w:t>
      </w:r>
      <w:proofErr w:type="spellStart"/>
      <w:r w:rsidR="003C1072" w:rsidRPr="003C1072">
        <w:t>Quividi</w:t>
      </w:r>
      <w:proofErr w:type="spellEnd"/>
      <w:r w:rsidR="003C1072">
        <w:t xml:space="preserve"> </w:t>
      </w:r>
      <w:r w:rsidR="003C1072">
        <w:fldChar w:fldCharType="begin" w:fldLock="1"/>
      </w:r>
      <w:r w:rsidR="003C1072">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3C1072">
        <w:fldChar w:fldCharType="separate"/>
      </w:r>
      <w:r w:rsidR="003C1072">
        <w:t>[15, 16]</w:t>
      </w:r>
      <w:r w:rsidR="003C1072">
        <w:fldChar w:fldCharType="end"/>
      </w:r>
      <w:r w:rsidR="003C1072">
        <w:t xml:space="preserve"> and </w:t>
      </w:r>
      <w:proofErr w:type="spellStart"/>
      <w:r w:rsidR="003C1072">
        <w:t>CognoVision</w:t>
      </w:r>
      <w:proofErr w:type="spellEnd"/>
      <w:r w:rsidR="003C1072" w:rsidRPr="003C1072">
        <w:t xml:space="preserve"> is another participant in this business.</w:t>
      </w:r>
    </w:p>
    <w:p w14:paraId="5FE375C0" w14:textId="7297140A" w:rsidR="005F263D" w:rsidRDefault="00A163E3">
      <w:pPr>
        <w:pStyle w:val="Heading3"/>
      </w:pPr>
      <w:bookmarkStart w:id="38" w:name="_Toc77382017"/>
      <w:bookmarkStart w:id="39" w:name="_Toc82623962"/>
      <w:r>
        <w:t>Review on audience measurement technologies for user centric media</w:t>
      </w:r>
      <w:bookmarkEnd w:id="38"/>
      <w:bookmarkEnd w:id="39"/>
    </w:p>
    <w:p w14:paraId="342940E2" w14:textId="77777777" w:rsidR="005F263D" w:rsidRDefault="00373677">
      <w:r>
        <w:t xml:space="preserve">When compared to traditional media, how can you tell the difference between what the consumption is, and what the generation of content is? In a world that is full of new media. In a world where the user of a content could also be a creator/distributor. How appealing is it to the end users? Which business models that are both new and viable may be found in this context, and what is the market and technology's potential evolution? Perhaps it will never be possible to adequately answer these questions, but coming up with new, efficient and robust reference models for audience measurement in a new media world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and how they adapt to user-centric media through the use of combined metrics, are some of the most reassuring ways of achieving these goals. This paper outlines a possible system proposal that is based off of the afore mentioned reference model that can be applied in the new media world, which is then applied to user-centric media to provide answers to some of the questions stated above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w:t>
      </w:r>
    </w:p>
    <w:p w14:paraId="2DAAFACA" w14:textId="04E30D79" w:rsidR="005F263D" w:rsidRDefault="00373677">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 xml:space="preserve"> </w:t>
      </w:r>
      <w:r w:rsidR="0063014D" w:rsidRPr="0063014D">
        <w:t xml:space="preserve">Suggested that obtaining reliable numbers of media consumption </w:t>
      </w:r>
      <w:proofErr w:type="gramStart"/>
      <w:r w:rsidR="0063014D" w:rsidRPr="0063014D">
        <w:t>through the use of</w:t>
      </w:r>
      <w:proofErr w:type="gramEnd"/>
      <w:r w:rsidR="0063014D" w:rsidRPr="0063014D">
        <w:t xml:space="preserve"> testbeds or panels of homes or individuals is a critical procedure in the media industry, particularly in user-centric media. This is utilized to validate the different affects and interests of service offerings, contemporary technology developments, and even to forecast new and feasible business models. Many businesses may be unwilling to engage in new platforms in the absence of reliable consumption statistics, therefore impeding the development of new media and service technologies</w:t>
      </w:r>
      <w:r>
        <w:t xml:space="preserve">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w:t>
      </w:r>
      <w:r w:rsidR="0063014D" w:rsidRPr="0063014D">
        <w:t xml:space="preserve">While not all audience measurement characteristics applicable to traditional media can be directly applied to user-centric media, where users are permitted to distribute and consume both </w:t>
      </w:r>
      <w:r w:rsidR="0063014D" w:rsidRPr="0063014D">
        <w:lastRenderedPageBreak/>
        <w:t xml:space="preserve">audio and visual content, the situation becomes even more complicated when consumption or creation occurs in user communities, where individual and collective consumption are equally valued. This study presented a comprehensive method for collecting the </w:t>
      </w:r>
      <w:proofErr w:type="gramStart"/>
      <w:r w:rsidR="0063014D" w:rsidRPr="0063014D">
        <w:t>aforementioned data</w:t>
      </w:r>
      <w:proofErr w:type="gramEnd"/>
      <w:r w:rsidR="0063014D" w:rsidRPr="0063014D">
        <w:t xml:space="preserve"> via both traditional and user-centric media channels</w:t>
      </w:r>
      <w:r>
        <w:t xml:space="preserve">. The following are the components of the system: </w:t>
      </w:r>
    </w:p>
    <w:p w14:paraId="1363E550" w14:textId="7C2B620E" w:rsidR="005F263D" w:rsidRDefault="00A132F7">
      <w:pPr>
        <w:pStyle w:val="ListParagraph"/>
        <w:numPr>
          <w:ilvl w:val="0"/>
          <w:numId w:val="9"/>
        </w:numPr>
        <w:spacing w:line="360" w:lineRule="auto"/>
      </w:pPr>
      <w:r w:rsidRPr="00A132F7">
        <w:t>To begin, a model for convergent media consumption will be presented across a variety of terminals and networks, including broadcasting to mobile and portable devices and broadband IPTV distribution</w:t>
      </w:r>
      <w:r w:rsidR="00373677">
        <w:t xml:space="preserve">. </w:t>
      </w:r>
    </w:p>
    <w:p w14:paraId="7A60DDF0" w14:textId="77777777" w:rsidR="005F263D" w:rsidRDefault="00373677">
      <w:pPr>
        <w:pStyle w:val="ListParagraph"/>
        <w:numPr>
          <w:ilvl w:val="0"/>
          <w:numId w:val="9"/>
        </w:numPr>
        <w:spacing w:line="360" w:lineRule="auto"/>
      </w:pPr>
      <w:r>
        <w:t xml:space="preserve">Second, the model's adaptation to user-centric media and not individual, but collective consumption is discussed. </w:t>
      </w:r>
    </w:p>
    <w:p w14:paraId="712F4302" w14:textId="77777777" w:rsidR="005F263D" w:rsidRDefault="00373677">
      <w:pPr>
        <w:pStyle w:val="ListParagraph"/>
        <w:numPr>
          <w:ilvl w:val="0"/>
          <w:numId w:val="9"/>
        </w:numPr>
        <w:spacing w:line="360" w:lineRule="auto"/>
      </w:pPr>
      <w:r>
        <w:t>Then, to integrate the results, a set of metrics is formalized.</w:t>
      </w:r>
    </w:p>
    <w:p w14:paraId="3D2AA9A0" w14:textId="77777777" w:rsidR="005F263D" w:rsidRDefault="00373677">
      <w:r>
        <w:t xml:space="preserve">To address user usage, many measures have been established to address possible program recommendations to users </w:t>
      </w:r>
      <w:r>
        <w:fldChar w:fldCharType="begin" w:fldLock="1"/>
      </w:r>
      <w:r>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fldChar w:fldCharType="separate"/>
      </w:r>
      <w:r>
        <w:t>[18]</w:t>
      </w:r>
      <w:r>
        <w:fldChar w:fldCharType="end"/>
      </w:r>
      <w:r>
        <w:t>. However, when users are linked in communities, one of the primary issues is the adaption of metrics for measuring audience interest and impact.</w:t>
      </w:r>
    </w:p>
    <w:p w14:paraId="28BA2961" w14:textId="15FABA3A" w:rsidR="005F263D" w:rsidRDefault="00A163E3">
      <w:pPr>
        <w:pStyle w:val="Heading3"/>
      </w:pPr>
      <w:bookmarkStart w:id="40" w:name="_Toc77382018"/>
      <w:bookmarkStart w:id="41" w:name="_Toc82623963"/>
      <w:r>
        <w:t>Review on investigation of spectral centroid magnitude and frequency that is used for speaker recognition</w:t>
      </w:r>
      <w:bookmarkEnd w:id="40"/>
      <w:bookmarkEnd w:id="41"/>
    </w:p>
    <w:p w14:paraId="08D2484E" w14:textId="7C91E55D" w:rsidR="005F263D" w:rsidRDefault="004B2EE6">
      <w:r w:rsidRPr="004B2EE6">
        <w:t>MFCC, LPCC, and Perceptual Linear Prediction</w:t>
      </w:r>
      <w:r w:rsidR="00651572">
        <w:t xml:space="preserve"> </w:t>
      </w:r>
      <w:r w:rsidRPr="004B2EE6">
        <w:t xml:space="preserve">(PLP) are three of the most often utilized spectral envelope descriptors in speaker recognition. Due to its widespread use, the MFCC has evolved into a de facto standard feature for speaker recognition. Other than the average </w:t>
      </w:r>
      <w:proofErr w:type="spellStart"/>
      <w:r w:rsidRPr="004B2EE6">
        <w:t>subband</w:t>
      </w:r>
      <w:proofErr w:type="spellEnd"/>
      <w:r w:rsidRPr="004B2EE6">
        <w:t xml:space="preserve"> energy, alternative features such as frequency modulation (FM) and </w:t>
      </w:r>
      <w:proofErr w:type="spellStart"/>
      <w:r w:rsidRPr="004B2EE6">
        <w:t>subband</w:t>
      </w:r>
      <w:proofErr w:type="spellEnd"/>
      <w:r w:rsidRPr="004B2EE6">
        <w:t xml:space="preserve"> spectral centroid characteristics have been proposed for transmitting information</w:t>
      </w:r>
      <w:r w:rsidR="00373677">
        <w:t xml:space="preserve"> </w:t>
      </w:r>
      <w:r w:rsidR="00373677">
        <w:fldChar w:fldCharType="begin" w:fldLock="1"/>
      </w:r>
      <w:r w:rsidR="00373677">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 xml:space="preserve">. </w:t>
      </w:r>
      <w:r w:rsidR="002202E6" w:rsidRPr="002202E6">
        <w:t xml:space="preserve">This paper describes the method of defining </w:t>
      </w:r>
      <w:proofErr w:type="spellStart"/>
      <w:r w:rsidR="002202E6" w:rsidRPr="002202E6">
        <w:t>subband</w:t>
      </w:r>
      <w:proofErr w:type="spellEnd"/>
      <w:r w:rsidR="002202E6" w:rsidRPr="002202E6">
        <w:t xml:space="preserve"> energy as a two-dimensional characteristic composed of Spectral Centroid Magnitude (SCM) and Spectral Centroid Frequency (SCF). Empirical tests using SCF, SCM, and their fusion on the NIST 2001 and 2006 datasets demonstrate that the combination of SCM and SCF is somewhat more accurate than standard MFCCs and that both combine effectively with MFCCs. Additionally, we demonstrate that frame-averaged FM features are essentially centroid features and offer a SCF implementation that improves speaker identification performance for both </w:t>
      </w:r>
      <w:proofErr w:type="spellStart"/>
      <w:r w:rsidR="002202E6" w:rsidRPr="002202E6">
        <w:t>subband</w:t>
      </w:r>
      <w:proofErr w:type="spellEnd"/>
      <w:r w:rsidR="002202E6" w:rsidRPr="002202E6">
        <w:t xml:space="preserve"> spectral centroid and FM feature speakers</w:t>
      </w:r>
      <w:r w:rsidR="00373677">
        <w:fldChar w:fldCharType="begin" w:fldLock="1"/>
      </w:r>
      <w:r w:rsidR="00373677">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w:t>
      </w:r>
    </w:p>
    <w:p w14:paraId="062C988E" w14:textId="77777777" w:rsidR="005F263D" w:rsidRDefault="00373677">
      <w:r>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fldChar w:fldCharType="separate"/>
      </w:r>
      <w:r>
        <w:t>[19]</w:t>
      </w:r>
      <w:r>
        <w:fldChar w:fldCharType="end"/>
      </w:r>
      <w:r>
        <w:t xml:space="preserve"> Suggested that speaker recognition relies on the separation of speaker dependent properties from speech signals, and because of anatomical and behavioral differences between participants, the speaker's vocal tract configuration has been found to be very speaker-dependent </w:t>
      </w:r>
      <w:r>
        <w:fldChar w:fldCharType="begin" w:fldLock="1"/>
      </w:r>
      <w:r>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fldChar w:fldCharType="separate"/>
      </w:r>
      <w:r>
        <w:t>[20]</w:t>
      </w:r>
      <w:r>
        <w:fldChar w:fldCharType="end"/>
      </w:r>
      <w:r>
        <w:t>. Mel-</w:t>
      </w:r>
      <w:r>
        <w:lastRenderedPageBreak/>
        <w:t xml:space="preserve">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t>subband</w:t>
      </w:r>
      <w:proofErr w:type="spellEnd"/>
      <w:r>
        <w:t xml:space="preserve"> as a single dimension for a </w:t>
      </w:r>
      <w:proofErr w:type="spellStart"/>
      <w:r>
        <w:t>subband</w:t>
      </w:r>
      <w:proofErr w:type="spellEnd"/>
      <w:r>
        <w:t xml:space="preserve"> speech stream (the overlapped triangular filters capture some information from </w:t>
      </w:r>
      <w:proofErr w:type="spellStart"/>
      <w:r>
        <w:t>neighbouring</w:t>
      </w:r>
      <w:proofErr w:type="spellEnd"/>
      <w:r>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t>subband</w:t>
      </w:r>
      <w:proofErr w:type="spellEnd"/>
      <w:r>
        <w:t xml:space="preserve">. Phase or frequency related properties may be complimentary to MFCCs, according to research published in </w:t>
      </w:r>
      <w:r>
        <w:fldChar w:fldCharType="begin" w:fldLock="1"/>
      </w:r>
      <w: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fldChar w:fldCharType="separate"/>
      </w:r>
      <w:r>
        <w:t>[21], [22]</w:t>
      </w:r>
      <w:r>
        <w:fldChar w:fldCharType="end"/>
      </w:r>
      <w:r>
        <w:t xml:space="preserve">. The computational cost of applying frequency modulation (FM) extraction in actual applications is one issue </w:t>
      </w:r>
      <w:r>
        <w:fldChar w:fldCharType="begin" w:fldLock="1"/>
      </w:r>
      <w:r>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fldChar w:fldCharType="separate"/>
      </w:r>
      <w:r>
        <w:t>[23]</w:t>
      </w:r>
      <w:r>
        <w:fldChar w:fldCharType="end"/>
      </w:r>
      <w:r>
        <w:t xml:space="preserve">. The efficiency of frame-averaged FM components extracted using the second order all pole approach </w:t>
      </w:r>
      <w:r>
        <w:fldChar w:fldCharType="begin" w:fldLock="1"/>
      </w:r>
      <w: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fldChar w:fldCharType="separate"/>
      </w:r>
      <w:r>
        <w:t>[21]</w:t>
      </w:r>
      <w:r>
        <w:fldChar w:fldCharType="end"/>
      </w:r>
      <w:r>
        <w:t xml:space="preserve"> on speaker recognition, as well as their complimentary nature to magnitude-based information, has recently been established </w:t>
      </w:r>
      <w:r>
        <w:fldChar w:fldCharType="begin" w:fldLock="1"/>
      </w:r>
      <w:r>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fldChar w:fldCharType="separate"/>
      </w:r>
      <w:r>
        <w:t>[22]</w:t>
      </w:r>
      <w:r>
        <w:fldChar w:fldCharType="end"/>
      </w:r>
      <w:r>
        <w:t xml:space="preserve">. When these frame-averaged FM components are compared to the deviation of the </w:t>
      </w:r>
      <w:proofErr w:type="spellStart"/>
      <w:r>
        <w:t>subband</w:t>
      </w:r>
      <w:proofErr w:type="spellEnd"/>
      <w:r>
        <w:t xml:space="preserve"> spectral centroid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rom the </w:t>
      </w:r>
      <w:proofErr w:type="spellStart"/>
      <w:r>
        <w:t>subband's</w:t>
      </w:r>
      <w:proofErr w:type="spellEnd"/>
      <w:r>
        <w:t xml:space="preserve"> center frequency, as illustrated in Figure 1, it is clear that both the </w:t>
      </w:r>
      <w:proofErr w:type="spellStart"/>
      <w:r>
        <w:t>subband</w:t>
      </w:r>
      <w:proofErr w:type="spellEnd"/>
      <w:r>
        <w:t xml:space="preserve"> spectral centroid and the frame-averaged FM components provide identical information. Estimating the </w:t>
      </w:r>
      <w:proofErr w:type="spellStart"/>
      <w:r>
        <w:t>subband</w:t>
      </w:r>
      <w:proofErr w:type="spellEnd"/>
      <w:r>
        <w:t xml:space="preserve"> spectral centroid, on the other hand, is more efficient than estimating </w:t>
      </w:r>
      <w:proofErr w:type="spellStart"/>
      <w:r>
        <w:t>frameaveraged</w:t>
      </w:r>
      <w:proofErr w:type="spellEnd"/>
      <w:r>
        <w:t xml:space="preserve"> FM components.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The use of </w:t>
      </w:r>
      <w:proofErr w:type="spellStart"/>
      <w:r>
        <w:t>subband</w:t>
      </w:r>
      <w:proofErr w:type="spellEnd"/>
      <w:r>
        <w:t xml:space="preserve"> spectral centroid in recent literature has demonstrated some success in noisy voice identification [. Spectral centroid frequency was previously employed in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or speech recognition. In contrast to FM features, spectral centroid frequency has recently been employed to enhance cepstral based features for speaker recognition </w:t>
      </w:r>
      <w:r>
        <w:fldChar w:fldCharType="begin" w:fldLock="1"/>
      </w:r>
      <w:r>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fldChar w:fldCharType="separate"/>
      </w:r>
      <w:r>
        <w:t>[25]</w:t>
      </w:r>
      <w:r>
        <w:fldChar w:fldCharType="end"/>
      </w:r>
      <w:r>
        <w:t>. The minor advantages over MFCC in speech recognition applications appear to be an oddity, given the similarity with frame-</w:t>
      </w:r>
      <w:proofErr w:type="spellStart"/>
      <w:r>
        <w:t>averged</w:t>
      </w:r>
      <w:proofErr w:type="spellEnd"/>
      <w:r>
        <w:t xml:space="preserve"> </w:t>
      </w:r>
      <w:proofErr w:type="spellStart"/>
      <w:proofErr w:type="gramStart"/>
      <w:r>
        <w:t>FM.This</w:t>
      </w:r>
      <w:proofErr w:type="spellEnd"/>
      <w:proofErr w:type="gramEnd"/>
      <w:r>
        <w:t xml:space="preserve"> paper studied the efficiency of combining Spectral Centroid Frequency (SCF) and Spectral Centroid Magnitude (SCM) characteristics for speaker recognition, and showed how </w:t>
      </w:r>
      <w:proofErr w:type="spellStart"/>
      <w:r>
        <w:t>subband</w:t>
      </w:r>
      <w:proofErr w:type="spellEnd"/>
      <w:r>
        <w:t xml:space="preserve"> spectral centroid can be enhanced. SCM, like MFCC, conveys magnitude-related information, but SCF carries the SCM's </w:t>
      </w:r>
      <w:r>
        <w:lastRenderedPageBreak/>
        <w:t>frequency bias. The NIST2001 and NIST2006 speaker recognition datasets will be used to test these functionalities.</w:t>
      </w:r>
    </w:p>
    <w:p w14:paraId="77E5263F" w14:textId="657A044A" w:rsidR="005F263D" w:rsidRDefault="00A163E3">
      <w:pPr>
        <w:pStyle w:val="Heading3"/>
      </w:pPr>
      <w:bookmarkStart w:id="42" w:name="_Toc77382019"/>
      <w:bookmarkStart w:id="43" w:name="_Toc82623964"/>
      <w:r>
        <w:t>Review on estimating audiences: sampling in television and radio audience research</w:t>
      </w:r>
      <w:bookmarkEnd w:id="42"/>
      <w:bookmarkEnd w:id="43"/>
    </w:p>
    <w:p w14:paraId="2CF9349A" w14:textId="77777777" w:rsidR="005F263D" w:rsidRDefault="00373677">
      <w:r>
        <w:t xml:space="preserve">This paper put forward the argument that cultural consumption is problematic. It explained various angles to back up its argument and resolved that, certain responses from producers, regulators and observers are contingent on quantitative and qualitative consumption measurements. The data's trustworthiness varies greatly, not least because consumption is undetectable to those who would measure it in some locations, forcing them to come up with estimates that are based on assumptions about methodology and sample practices. Meanwhile, at auditoriums, turnstiles can correctly measure footfall through the doors, and the sale or return of certain sorts of publications drastically inspire inspires greater confidence levels in circulation figures, broadcasters play to intangible audiences who cannot be measured or witnessed </w:t>
      </w:r>
      <w:proofErr w:type="spellStart"/>
      <w:r>
        <w:t>en</w:t>
      </w:r>
      <w:proofErr w:type="spellEnd"/>
      <w:r>
        <w:t xml:space="preserve"> masse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6F63B935" w14:textId="77777777" w:rsidR="005F263D" w:rsidRDefault="00373677">
      <w:r>
        <w:t xml:space="preserve">The propriety of sampling methodologies used to gather audience research data for the broadcasting industry, advertisers and programmers who require precise "knowledge" about their viewers, is discussed in this article. It is based on breaking down of Cultural Trends into contexts 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5FC5081C" w14:textId="77777777" w:rsidR="005F263D" w:rsidRDefault="00373677">
      <w:r>
        <w:t>This paper put forward the factors that affect audiences in the cultural sector. The following are some of the factors this paper put forward:</w:t>
      </w:r>
    </w:p>
    <w:p w14:paraId="24D4FCB4" w14:textId="77777777" w:rsidR="005F263D" w:rsidRDefault="00373677">
      <w:pPr>
        <w:pStyle w:val="ListParagraph"/>
        <w:numPr>
          <w:ilvl w:val="0"/>
          <w:numId w:val="10"/>
        </w:numPr>
        <w:spacing w:line="360" w:lineRule="auto"/>
      </w:pPr>
      <w:r>
        <w:t>This size of the audience.</w:t>
      </w:r>
    </w:p>
    <w:p w14:paraId="19EF59C3" w14:textId="77777777" w:rsidR="005F263D" w:rsidRDefault="00373677">
      <w:pPr>
        <w:pStyle w:val="ListParagraph"/>
        <w:numPr>
          <w:ilvl w:val="0"/>
          <w:numId w:val="10"/>
        </w:numPr>
        <w:spacing w:line="360" w:lineRule="auto"/>
      </w:pPr>
      <w:r>
        <w:t>The demography of the audience.</w:t>
      </w:r>
    </w:p>
    <w:p w14:paraId="0E53558D" w14:textId="77777777" w:rsidR="005F263D" w:rsidRDefault="00373677">
      <w:pPr>
        <w:pStyle w:val="ListParagraph"/>
        <w:numPr>
          <w:ilvl w:val="0"/>
          <w:numId w:val="10"/>
        </w:numPr>
        <w:spacing w:line="360" w:lineRule="auto"/>
      </w:pPr>
      <w:r>
        <w:t>The degrees of appreciation of the audience.</w:t>
      </w:r>
    </w:p>
    <w:p w14:paraId="2E05AF2E" w14:textId="77777777" w:rsidR="005F263D" w:rsidRDefault="00373677">
      <w:pPr>
        <w:pStyle w:val="ListParagraph"/>
        <w:numPr>
          <w:ilvl w:val="0"/>
          <w:numId w:val="10"/>
        </w:numPr>
        <w:spacing w:line="360" w:lineRule="auto"/>
      </w:pPr>
      <w:r>
        <w:t>The nature of any involvement with presentation by the audience.</w:t>
      </w:r>
    </w:p>
    <w:p w14:paraId="2B1E50F4" w14:textId="18219B85" w:rsidR="005F263D" w:rsidRDefault="00373677">
      <w:pPr>
        <w:pStyle w:val="ListParagraph"/>
        <w:numPr>
          <w:ilvl w:val="0"/>
          <w:numId w:val="10"/>
        </w:numPr>
        <w:spacing w:line="360" w:lineRule="auto"/>
      </w:pPr>
      <w:r>
        <w:t>The possibility of members of the audience returning form more on future occasions.</w:t>
      </w:r>
    </w:p>
    <w:p w14:paraId="451460EE" w14:textId="681E2EBA" w:rsidR="005F263D" w:rsidRDefault="00CA0737">
      <w:r w:rsidRPr="00CA0737">
        <w:t xml:space="preserve">Numerous public and commercial ventures rely on the availability of trustworthy qualitative and quantitative data for consumption, but the degree to which audiences can be measured accurately varies significantly depending on the nature of the work presented and the context in which the </w:t>
      </w:r>
      <w:r w:rsidRPr="00CA0737">
        <w:lastRenderedPageBreak/>
        <w:t>work is consumed</w:t>
      </w:r>
      <w:r w:rsidR="00373677">
        <w:t xml:space="preserve"> </w:t>
      </w:r>
      <w:r w:rsidR="00373677">
        <w:fldChar w:fldCharType="begin" w:fldLock="1"/>
      </w:r>
      <w:r w:rsidR="0037367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xml:space="preserve">. </w:t>
      </w:r>
      <w:r w:rsidR="00BF4760" w:rsidRPr="00BF4760">
        <w:t>When audience size has a monetary value, precision in measurement is crucial for a range of stakeholders, including investors, producers, performers, exhibitors, and marketers. While distinct people can be physically counted with acceptable accuracy, the advent of consuming implies consumption, that is, audiences visiting and exiting premises, even if the staff or technology required to do so automatically may be prohibitively expensive for some firms. The box office receipts of feature films are used to build comparative league tables, the contents of which can make or break an actor's or director's reputation. The numerous feature films that have grossed over $1 billion at the box office supply data for comparison league tables, the contents of which can make or break an actor's or director's reputation. Cinemas are able to pay distributors depending on the sales of various tickets, and the numerous feature films at the box office give data for comparative league tables, the contents of which can make or destroy an actor's or director's reputation</w:t>
      </w:r>
      <w:r w:rsidR="00373677">
        <w:fldChar w:fldCharType="begin" w:fldLock="1"/>
      </w:r>
      <w:r w:rsidR="0037367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Similarly, newspaper and magazine sales may be meticulously monitored, with returns eliminated from total sales figures and real purchases distinguished from promotional copies given to hotels and airlines. Even website visits could be physically counted, and data on the nature of these 'visitors' could be analyzed and disseminated quickly. One disadvantage is that, hit and footfall counts can't always tell the difference between repeat and first-time visitors, thus regular visitors may bias the findings since their characteristics outweigh those of the others.</w:t>
      </w:r>
    </w:p>
    <w:p w14:paraId="39D75E75" w14:textId="77777777" w:rsidR="005F263D" w:rsidRDefault="00373677">
      <w:r>
        <w:t>This paper is divided into the following parts, with each part addressing some form of sampling:</w:t>
      </w:r>
    </w:p>
    <w:p w14:paraId="164F79BC" w14:textId="77777777" w:rsidR="005F263D" w:rsidRDefault="00373677">
      <w:pPr>
        <w:pStyle w:val="ListParagraph"/>
        <w:numPr>
          <w:ilvl w:val="0"/>
          <w:numId w:val="11"/>
        </w:numPr>
        <w:spacing w:line="360" w:lineRule="auto"/>
      </w:pPr>
      <w:r>
        <w:t>Various sampling principles.</w:t>
      </w:r>
    </w:p>
    <w:p w14:paraId="01FDE2DD" w14:textId="77777777" w:rsidR="005F263D" w:rsidRDefault="00373677">
      <w:pPr>
        <w:pStyle w:val="ListParagraph"/>
        <w:numPr>
          <w:ilvl w:val="0"/>
          <w:numId w:val="11"/>
        </w:numPr>
        <w:spacing w:line="360" w:lineRule="auto"/>
      </w:pPr>
      <w:r>
        <w:t>Using sampling in practice.</w:t>
      </w:r>
    </w:p>
    <w:p w14:paraId="03F4E94B" w14:textId="77777777" w:rsidR="005F263D" w:rsidRDefault="00373677">
      <w:pPr>
        <w:pStyle w:val="ListParagraph"/>
        <w:numPr>
          <w:ilvl w:val="0"/>
          <w:numId w:val="11"/>
        </w:numPr>
        <w:spacing w:line="360" w:lineRule="auto"/>
      </w:pPr>
      <w:r>
        <w:t>Right and Wrong uses of estimates from different sample data.</w:t>
      </w:r>
    </w:p>
    <w:p w14:paraId="65A68DC8" w14:textId="77777777" w:rsidR="005F263D" w:rsidRDefault="00373677">
      <w:pPr>
        <w:pStyle w:val="ListParagraph"/>
        <w:numPr>
          <w:ilvl w:val="0"/>
          <w:numId w:val="11"/>
        </w:numPr>
        <w:spacing w:line="360" w:lineRule="auto"/>
      </w:pPr>
      <w:r>
        <w:t>Carrying out sampling in crisis.</w:t>
      </w:r>
    </w:p>
    <w:p w14:paraId="419A1095" w14:textId="77777777" w:rsidR="005F263D" w:rsidRDefault="00373677">
      <w:pPr>
        <w:pStyle w:val="ListParagraph"/>
        <w:numPr>
          <w:ilvl w:val="0"/>
          <w:numId w:val="11"/>
        </w:numPr>
        <w:spacing w:line="360" w:lineRule="auto"/>
      </w:pPr>
      <w:r>
        <w:t>Selecting samples.</w:t>
      </w:r>
    </w:p>
    <w:p w14:paraId="54BCB33C" w14:textId="77777777" w:rsidR="00FB2320" w:rsidRDefault="00FB2320"/>
    <w:p w14:paraId="1844C2BF" w14:textId="77777777" w:rsidR="00FB2320" w:rsidRDefault="00FB2320"/>
    <w:p w14:paraId="4E7AF400" w14:textId="6634F26A" w:rsidR="005F263D" w:rsidRDefault="00373677">
      <w:r>
        <w:t>.</w:t>
      </w:r>
    </w:p>
    <w:p w14:paraId="5DEF95F7" w14:textId="4B3E1A47" w:rsidR="005F263D" w:rsidRDefault="00A163E3" w:rsidP="00A163E3">
      <w:pPr>
        <w:pStyle w:val="Heading2"/>
      </w:pPr>
      <w:bookmarkStart w:id="44" w:name="_Toc77382020"/>
      <w:bookmarkStart w:id="45" w:name="_Toc82623965"/>
      <w:r>
        <w:lastRenderedPageBreak/>
        <w:t>Summary</w:t>
      </w:r>
      <w:bookmarkEnd w:id="44"/>
      <w:bookmarkEnd w:id="45"/>
    </w:p>
    <w:p w14:paraId="4B590922" w14:textId="77777777" w:rsidR="005F263D" w:rsidRDefault="00373677">
      <w:r>
        <w:t xml:space="preserve">In this chapter, a brief overview of audience research, audience measurement and audience related subjects have been discussed to provide a more rounded understanding of the processes involved in carrying out an audience measurement process. Furthermore, previous studies related to different audience monitoring technologies have been reviewed.  From the studies reviewed above, it could be inferred that more efficient and less complicated methods need to be employed in carrying out audience measurement. Also, earlier methods used for carrying out audience monitoring were prone to human errors. The general opinion is that the best solutions audience measurement is to rely on more competent computers, thereby reducing human errors and limitations. </w:t>
      </w:r>
    </w:p>
    <w:p w14:paraId="31C0467A" w14:textId="77777777" w:rsidR="005F263D" w:rsidRDefault="005F263D"/>
    <w:p w14:paraId="385C8A17" w14:textId="77777777" w:rsidR="005F263D" w:rsidRDefault="005F263D"/>
    <w:p w14:paraId="512A710B" w14:textId="77777777" w:rsidR="005F263D" w:rsidRDefault="005F263D"/>
    <w:p w14:paraId="643F80EB" w14:textId="77777777" w:rsidR="005F263D" w:rsidRDefault="005F263D"/>
    <w:p w14:paraId="7341B3F9" w14:textId="77777777" w:rsidR="005F263D" w:rsidRDefault="005F263D"/>
    <w:p w14:paraId="3AA25A48" w14:textId="77777777" w:rsidR="005F263D" w:rsidRDefault="005F263D"/>
    <w:p w14:paraId="016E5BB2" w14:textId="77777777" w:rsidR="005F263D" w:rsidRDefault="005F263D"/>
    <w:p w14:paraId="01C05F7C" w14:textId="77777777" w:rsidR="005F263D" w:rsidRDefault="005F263D"/>
    <w:p w14:paraId="4C1BC4C8" w14:textId="41569D48" w:rsidR="005F263D" w:rsidRDefault="005F263D"/>
    <w:p w14:paraId="32DCAC19" w14:textId="56C305DC" w:rsidR="00C40E85" w:rsidRDefault="00C40E85"/>
    <w:p w14:paraId="12C4AD67" w14:textId="77777777" w:rsidR="00C40E85" w:rsidRDefault="00C40E85"/>
    <w:p w14:paraId="6058FC7D" w14:textId="77777777" w:rsidR="005F263D" w:rsidRDefault="005F263D"/>
    <w:p w14:paraId="50DB321B" w14:textId="2882E0F3" w:rsidR="005F263D" w:rsidRDefault="005F263D"/>
    <w:p w14:paraId="3FFC84DF" w14:textId="77777777" w:rsidR="00A163E3" w:rsidRDefault="00A163E3"/>
    <w:p w14:paraId="041E28D4" w14:textId="77777777" w:rsidR="005F263D" w:rsidRDefault="005F263D" w:rsidP="0042064E">
      <w:pPr>
        <w:pStyle w:val="Heading1"/>
      </w:pPr>
      <w:bookmarkStart w:id="46" w:name="_Toc82623966"/>
      <w:bookmarkEnd w:id="46"/>
    </w:p>
    <w:p w14:paraId="1410F987" w14:textId="77777777" w:rsidR="005F263D" w:rsidRPr="00CC14E6" w:rsidRDefault="00373677">
      <w:pPr>
        <w:jc w:val="center"/>
        <w:rPr>
          <w:b/>
          <w:bCs/>
        </w:rPr>
      </w:pPr>
      <w:r w:rsidRPr="00CC14E6">
        <w:rPr>
          <w:b/>
          <w:bCs/>
        </w:rPr>
        <w:t>SYSTEM ANALYSIS AND DESIGN</w:t>
      </w:r>
    </w:p>
    <w:p w14:paraId="6A415F78" w14:textId="0ED58109" w:rsidR="005F263D" w:rsidRDefault="00A163E3" w:rsidP="00A163E3">
      <w:pPr>
        <w:pStyle w:val="Heading2"/>
      </w:pPr>
      <w:bookmarkStart w:id="47" w:name="_Toc77382022"/>
      <w:bookmarkStart w:id="48" w:name="_Toc82623967"/>
      <w:r>
        <w:t>Introduction</w:t>
      </w:r>
      <w:bookmarkEnd w:id="47"/>
      <w:bookmarkEnd w:id="48"/>
    </w:p>
    <w:p w14:paraId="68F87DF8" w14:textId="77777777" w:rsidR="005F263D" w:rsidRDefault="00373677">
      <w:r>
        <w:t>This chapter addresses the process involved in the development of a web-based radio audience measurement system. The various technologies used in the implementation of this project are discussed. UML diagrams are used where appropriate.</w:t>
      </w:r>
    </w:p>
    <w:p w14:paraId="20058B35" w14:textId="0CC8D764" w:rsidR="005F263D" w:rsidRDefault="00A163E3" w:rsidP="00A163E3">
      <w:pPr>
        <w:pStyle w:val="Heading2"/>
      </w:pPr>
      <w:bookmarkStart w:id="49" w:name="_Toc77382023"/>
      <w:bookmarkStart w:id="50" w:name="_Toc82623968"/>
      <w:r>
        <w:t>Application design</w:t>
      </w:r>
      <w:bookmarkEnd w:id="49"/>
      <w:bookmarkEnd w:id="50"/>
    </w:p>
    <w:p w14:paraId="0FBA2A40" w14:textId="5F2F52DF" w:rsidR="005F263D" w:rsidRDefault="00373677">
      <w:pPr>
        <w:pStyle w:val="Heading3"/>
      </w:pPr>
      <w:bookmarkStart w:id="51" w:name="_Toc82623969"/>
      <w:r>
        <w:t>F</w:t>
      </w:r>
      <w:r w:rsidR="00A163E3">
        <w:t>igma</w:t>
      </w:r>
      <w:bookmarkEnd w:id="51"/>
    </w:p>
    <w:p w14:paraId="73F3A35A" w14:textId="77777777" w:rsidR="005F263D" w:rsidRDefault="00373677">
      <w:r>
        <w:t xml:space="preserve">The process of taking this project from an idea stage into a pictorial form was done using </w:t>
      </w:r>
      <w:proofErr w:type="spellStart"/>
      <w:r>
        <w:t>figma</w:t>
      </w:r>
      <w:proofErr w:type="spellEnd"/>
      <w:r>
        <w:t xml:space="preserve">. </w:t>
      </w:r>
    </w:p>
    <w:p w14:paraId="64CEA62F" w14:textId="77777777" w:rsidR="005F263D" w:rsidRDefault="00373677">
      <w:r>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66CA47E4" w14:textId="77777777" w:rsidR="005F263D" w:rsidRDefault="00373677">
      <w:r>
        <w:rPr>
          <w:noProof/>
        </w:rPr>
        <w:drawing>
          <wp:inline distT="0" distB="0" distL="0" distR="0" wp14:anchorId="57DB02A2" wp14:editId="0800E01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7934E877" w14:textId="0207DB18" w:rsidR="005F263D" w:rsidRDefault="00A163E3" w:rsidP="00A163E3">
      <w:pPr>
        <w:pStyle w:val="Heading2"/>
      </w:pPr>
      <w:bookmarkStart w:id="52" w:name="_Toc77382024"/>
      <w:bookmarkStart w:id="53" w:name="_Toc82623970"/>
      <w:r>
        <w:t>Client-side technologies</w:t>
      </w:r>
      <w:bookmarkEnd w:id="52"/>
      <w:bookmarkEnd w:id="53"/>
    </w:p>
    <w:p w14:paraId="7DC719FC" w14:textId="77777777" w:rsidR="005F263D" w:rsidRDefault="00373677">
      <w:r>
        <w:t>The table below shows the various technologies that were used in the implementation of the front-end of the web application and mobile application.</w:t>
      </w:r>
    </w:p>
    <w:p w14:paraId="5A3CC305" w14:textId="77777777" w:rsidR="005F263D" w:rsidRDefault="00373677">
      <w:pPr>
        <w:pStyle w:val="Caption"/>
      </w:pPr>
      <w:bookmarkStart w:id="54" w:name="_Toc78965150"/>
      <w:r>
        <w:lastRenderedPageBreak/>
        <w:t xml:space="preserve">Table 3. </w:t>
      </w:r>
      <w:fldSimple w:instr=" SEQ Table_3. \* ARABIC ">
        <w:r>
          <w:t>1</w:t>
        </w:r>
      </w:fldSimple>
      <w:r>
        <w:t xml:space="preserve"> Different technologies used for the application development</w:t>
      </w:r>
      <w:bookmarkEnd w:id="54"/>
    </w:p>
    <w:tbl>
      <w:tblPr>
        <w:tblStyle w:val="TableGrid"/>
        <w:tblW w:w="0" w:type="auto"/>
        <w:tblLook w:val="04A0" w:firstRow="1" w:lastRow="0" w:firstColumn="1" w:lastColumn="0" w:noHBand="0" w:noVBand="1"/>
      </w:tblPr>
      <w:tblGrid>
        <w:gridCol w:w="4675"/>
        <w:gridCol w:w="4675"/>
      </w:tblGrid>
      <w:tr w:rsidR="005F263D" w14:paraId="7AC7066F" w14:textId="77777777">
        <w:tc>
          <w:tcPr>
            <w:tcW w:w="4675" w:type="dxa"/>
          </w:tcPr>
          <w:p w14:paraId="68127500" w14:textId="463FBF6C" w:rsidR="005F263D" w:rsidRDefault="00A163E3">
            <w:pPr>
              <w:spacing w:after="0"/>
              <w:rPr>
                <w:b/>
                <w:bCs/>
              </w:rPr>
            </w:pPr>
            <w:r>
              <w:rPr>
                <w:b/>
                <w:bCs/>
              </w:rPr>
              <w:t>Technology</w:t>
            </w:r>
          </w:p>
        </w:tc>
        <w:tc>
          <w:tcPr>
            <w:tcW w:w="4675" w:type="dxa"/>
          </w:tcPr>
          <w:p w14:paraId="271F6734" w14:textId="5B7B1930" w:rsidR="005F263D" w:rsidRDefault="00A163E3">
            <w:pPr>
              <w:spacing w:after="0"/>
              <w:rPr>
                <w:b/>
                <w:bCs/>
              </w:rPr>
            </w:pPr>
            <w:r>
              <w:rPr>
                <w:b/>
                <w:bCs/>
              </w:rPr>
              <w:t>Place used</w:t>
            </w:r>
          </w:p>
        </w:tc>
      </w:tr>
      <w:tr w:rsidR="005F263D" w14:paraId="628A88D9" w14:textId="77777777">
        <w:tc>
          <w:tcPr>
            <w:tcW w:w="4675" w:type="dxa"/>
          </w:tcPr>
          <w:p w14:paraId="404EDAA4" w14:textId="77777777" w:rsidR="005F263D" w:rsidRDefault="00373677">
            <w:pPr>
              <w:spacing w:after="0"/>
            </w:pPr>
            <w:r>
              <w:t>JavaScript</w:t>
            </w:r>
          </w:p>
        </w:tc>
        <w:tc>
          <w:tcPr>
            <w:tcW w:w="4675" w:type="dxa"/>
          </w:tcPr>
          <w:p w14:paraId="2C26AB68" w14:textId="77777777" w:rsidR="005F263D" w:rsidRDefault="00373677">
            <w:pPr>
              <w:spacing w:after="0"/>
            </w:pPr>
            <w:r>
              <w:t>Web and Mobile Application</w:t>
            </w:r>
          </w:p>
        </w:tc>
      </w:tr>
      <w:tr w:rsidR="005F263D" w14:paraId="05671D19" w14:textId="77777777">
        <w:tc>
          <w:tcPr>
            <w:tcW w:w="4675" w:type="dxa"/>
          </w:tcPr>
          <w:p w14:paraId="77B0E563" w14:textId="77777777" w:rsidR="005F263D" w:rsidRDefault="00373677">
            <w:pPr>
              <w:spacing w:after="0"/>
            </w:pPr>
            <w:r>
              <w:t>HTML</w:t>
            </w:r>
          </w:p>
        </w:tc>
        <w:tc>
          <w:tcPr>
            <w:tcW w:w="4675" w:type="dxa"/>
          </w:tcPr>
          <w:p w14:paraId="585D1122" w14:textId="77777777" w:rsidR="005F263D" w:rsidRDefault="00373677">
            <w:pPr>
              <w:spacing w:after="0"/>
            </w:pPr>
            <w:r>
              <w:t>Web Application</w:t>
            </w:r>
          </w:p>
        </w:tc>
      </w:tr>
      <w:tr w:rsidR="005F263D" w14:paraId="269959E2" w14:textId="77777777">
        <w:tc>
          <w:tcPr>
            <w:tcW w:w="4675" w:type="dxa"/>
          </w:tcPr>
          <w:p w14:paraId="5FD3F018" w14:textId="77777777" w:rsidR="005F263D" w:rsidRDefault="00373677">
            <w:pPr>
              <w:spacing w:after="0"/>
            </w:pPr>
            <w:r>
              <w:t>CSS</w:t>
            </w:r>
          </w:p>
        </w:tc>
        <w:tc>
          <w:tcPr>
            <w:tcW w:w="4675" w:type="dxa"/>
          </w:tcPr>
          <w:p w14:paraId="60AEA268" w14:textId="77777777" w:rsidR="005F263D" w:rsidRDefault="00373677">
            <w:pPr>
              <w:spacing w:after="0"/>
            </w:pPr>
            <w:r>
              <w:t>Web Application</w:t>
            </w:r>
          </w:p>
        </w:tc>
      </w:tr>
      <w:tr w:rsidR="005F263D" w14:paraId="466CDFB5" w14:textId="77777777">
        <w:tc>
          <w:tcPr>
            <w:tcW w:w="4675" w:type="dxa"/>
          </w:tcPr>
          <w:p w14:paraId="6419EE5E" w14:textId="77777777" w:rsidR="005F263D" w:rsidRDefault="00373677">
            <w:pPr>
              <w:spacing w:after="0"/>
            </w:pPr>
            <w:r>
              <w:t>ReactJS</w:t>
            </w:r>
          </w:p>
        </w:tc>
        <w:tc>
          <w:tcPr>
            <w:tcW w:w="4675" w:type="dxa"/>
          </w:tcPr>
          <w:p w14:paraId="51DA7FFD" w14:textId="77777777" w:rsidR="005F263D" w:rsidRDefault="00373677">
            <w:pPr>
              <w:spacing w:after="0"/>
            </w:pPr>
            <w:r>
              <w:t>Web Application</w:t>
            </w:r>
          </w:p>
        </w:tc>
      </w:tr>
      <w:tr w:rsidR="005F263D" w14:paraId="44CE4A4A" w14:textId="77777777">
        <w:tc>
          <w:tcPr>
            <w:tcW w:w="4675" w:type="dxa"/>
          </w:tcPr>
          <w:p w14:paraId="59CEF194" w14:textId="77777777" w:rsidR="005F263D" w:rsidRDefault="00373677">
            <w:pPr>
              <w:spacing w:after="0"/>
            </w:pPr>
            <w:r>
              <w:t>React Native</w:t>
            </w:r>
          </w:p>
        </w:tc>
        <w:tc>
          <w:tcPr>
            <w:tcW w:w="4675" w:type="dxa"/>
          </w:tcPr>
          <w:p w14:paraId="731697E6" w14:textId="77777777" w:rsidR="005F263D" w:rsidRDefault="00373677">
            <w:pPr>
              <w:spacing w:after="0"/>
            </w:pPr>
            <w:r>
              <w:t>Mobile Application</w:t>
            </w:r>
          </w:p>
        </w:tc>
      </w:tr>
    </w:tbl>
    <w:p w14:paraId="3904DCEA" w14:textId="77777777" w:rsidR="005F263D" w:rsidRDefault="005F263D"/>
    <w:p w14:paraId="0A9BC34B" w14:textId="7E80355F" w:rsidR="005F263D" w:rsidRDefault="00A163E3">
      <w:pPr>
        <w:pStyle w:val="Heading3"/>
      </w:pPr>
      <w:bookmarkStart w:id="55" w:name="_Toc82623971"/>
      <w:proofErr w:type="spellStart"/>
      <w:r>
        <w:t>Javascript</w:t>
      </w:r>
      <w:bookmarkEnd w:id="55"/>
      <w:proofErr w:type="spellEnd"/>
    </w:p>
    <w:p w14:paraId="149FD643" w14:textId="77777777" w:rsidR="005F263D" w:rsidRDefault="00373677">
      <w:r>
        <w:t>JavaScript is a high-level programming language that allows programmers implement complex features on a web page. It allows programmers manipulate the DOM when any JavaScript event is fired. Anytime a webpage executes a function as a user interacts with it, JavaScript is probably involved.</w:t>
      </w:r>
    </w:p>
    <w:p w14:paraId="52EB7CCA" w14:textId="77777777" w:rsidR="005F263D" w:rsidRDefault="00373677">
      <w:r>
        <w:t>The following are some advantages of JavaScript:</w:t>
      </w:r>
    </w:p>
    <w:p w14:paraId="2F1F30EB" w14:textId="77777777" w:rsidR="005F263D" w:rsidRDefault="00373677">
      <w:pPr>
        <w:pStyle w:val="ListParagraph"/>
        <w:numPr>
          <w:ilvl w:val="0"/>
          <w:numId w:val="12"/>
        </w:numPr>
        <w:spacing w:line="360" w:lineRule="auto"/>
      </w:pPr>
      <w:r>
        <w:t>According to Stack Overflow, JavaScript is the most used programming language on the planet, which makes it an excellent option for programmers. JavaScript enables the creation of excellent front-end and back-end software via the use of several JavaScript-based frameworks such as jQuery, Node.JS, and others.</w:t>
      </w:r>
    </w:p>
    <w:p w14:paraId="5AA4718C" w14:textId="77777777" w:rsidR="005F263D" w:rsidRDefault="00373677">
      <w:pPr>
        <w:pStyle w:val="ListParagraph"/>
        <w:numPr>
          <w:ilvl w:val="0"/>
          <w:numId w:val="12"/>
        </w:numPr>
        <w:spacing w:line="360" w:lineRule="auto"/>
      </w:pPr>
      <w:r>
        <w:t>JavaScript is ubiquitous; it is pre-installed on every contemporary web browser, and therefore no specific environment configuration is needed to learn JavaScript. For instance, Chrome, Mozilla Firefox, and Safari all have JavaScript.</w:t>
      </w:r>
    </w:p>
    <w:p w14:paraId="71A50151" w14:textId="77777777" w:rsidR="005F263D" w:rsidRDefault="00373677">
      <w:pPr>
        <w:pStyle w:val="ListParagraph"/>
        <w:numPr>
          <w:ilvl w:val="0"/>
          <w:numId w:val="12"/>
        </w:numPr>
        <w:spacing w:line="360" w:lineRule="auto"/>
      </w:pPr>
      <w:r>
        <w:t>JavaScript enables the development of truly standard, scalable, and responsive online applications. It enables the creation of rich web apps with high-quality user interfaces and experiences.</w:t>
      </w:r>
    </w:p>
    <w:p w14:paraId="62306B1F" w14:textId="77777777" w:rsidR="005F263D" w:rsidRDefault="00373677">
      <w:pPr>
        <w:pStyle w:val="ListParagraph"/>
        <w:numPr>
          <w:ilvl w:val="0"/>
          <w:numId w:val="12"/>
        </w:numPr>
        <w:spacing w:line="360" w:lineRule="auto"/>
      </w:pPr>
      <w:r>
        <w:t>JavaScript is currently used in the creation of mobile applications, desktop applications, and games. This has increased the number of apps available for the JavaScript language.</w:t>
      </w:r>
    </w:p>
    <w:p w14:paraId="768A7746" w14:textId="77777777" w:rsidR="005F263D" w:rsidRDefault="00373677">
      <w:pPr>
        <w:pStyle w:val="ListParagraph"/>
        <w:numPr>
          <w:ilvl w:val="0"/>
          <w:numId w:val="12"/>
        </w:numPr>
        <w:spacing w:line="360" w:lineRule="auto"/>
      </w:pPr>
      <w:r>
        <w:t>JavaScript has a sizable support community, with people from all around the globe continuously working to enhance the language's capabilities.</w:t>
      </w:r>
    </w:p>
    <w:p w14:paraId="390EB1AA" w14:textId="77777777" w:rsidR="005F263D" w:rsidRDefault="00373677">
      <w:pPr>
        <w:pStyle w:val="ListParagraph"/>
        <w:numPr>
          <w:ilvl w:val="0"/>
          <w:numId w:val="12"/>
        </w:numPr>
        <w:spacing w:line="360" w:lineRule="auto"/>
      </w:pPr>
      <w:r>
        <w:lastRenderedPageBreak/>
        <w:t xml:space="preserve">JavaScript is a framework-rich language with </w:t>
      </w:r>
      <w:proofErr w:type="gramStart"/>
      <w:r>
        <w:t>a large number of</w:t>
      </w:r>
      <w:proofErr w:type="gramEnd"/>
      <w:r>
        <w:t xml:space="preserve"> pre-developed frameworks and libraries that may be utilized directly in software development to significantly decrease development time.</w:t>
      </w:r>
    </w:p>
    <w:p w14:paraId="03C29CB4" w14:textId="77777777" w:rsidR="005F263D" w:rsidRDefault="005F263D">
      <w:pPr>
        <w:pStyle w:val="ListParagraph"/>
      </w:pPr>
    </w:p>
    <w:p w14:paraId="5C0265FA" w14:textId="77777777" w:rsidR="005F263D" w:rsidRDefault="00373677">
      <w:r>
        <w:t>The following are some features of JavaScript:</w:t>
      </w:r>
    </w:p>
    <w:p w14:paraId="630F17B0" w14:textId="77777777" w:rsidR="005F263D" w:rsidRDefault="00373677">
      <w:pPr>
        <w:pStyle w:val="ListParagraph"/>
        <w:numPr>
          <w:ilvl w:val="0"/>
          <w:numId w:val="13"/>
        </w:numPr>
        <w:spacing w:line="360" w:lineRule="auto"/>
      </w:pPr>
      <w:r>
        <w:t>JavaScript is a scripting language that is object-oriented.</w:t>
      </w:r>
    </w:p>
    <w:p w14:paraId="550C9C0B" w14:textId="77777777" w:rsidR="005F263D" w:rsidRDefault="00373677">
      <w:pPr>
        <w:pStyle w:val="ListParagraph"/>
        <w:numPr>
          <w:ilvl w:val="0"/>
          <w:numId w:val="13"/>
        </w:numPr>
        <w:spacing w:line="360" w:lineRule="auto"/>
      </w:pPr>
      <w:r>
        <w:t>It provides users with more control over the browser.</w:t>
      </w:r>
    </w:p>
    <w:p w14:paraId="5FCB3B6B" w14:textId="77777777" w:rsidR="005F263D" w:rsidRDefault="00373677">
      <w:pPr>
        <w:pStyle w:val="ListParagraph"/>
        <w:numPr>
          <w:ilvl w:val="0"/>
          <w:numId w:val="13"/>
        </w:numPr>
        <w:spacing w:line="360" w:lineRule="auto"/>
      </w:pPr>
      <w:r>
        <w:t>It controls date and time, it does this by detecting the user's browser and OS.</w:t>
      </w:r>
    </w:p>
    <w:p w14:paraId="12B36784" w14:textId="77777777" w:rsidR="005F263D" w:rsidRDefault="00373677">
      <w:pPr>
        <w:pStyle w:val="ListParagraph"/>
        <w:numPr>
          <w:ilvl w:val="0"/>
          <w:numId w:val="13"/>
        </w:numPr>
        <w:spacing w:line="360" w:lineRule="auto"/>
      </w:pPr>
      <w:r>
        <w:t>It is very light in weight.</w:t>
      </w:r>
    </w:p>
    <w:p w14:paraId="0796FF29" w14:textId="77777777" w:rsidR="005F263D" w:rsidRDefault="00373677">
      <w:pPr>
        <w:pStyle w:val="ListParagraph"/>
        <w:numPr>
          <w:ilvl w:val="0"/>
          <w:numId w:val="13"/>
        </w:numPr>
        <w:spacing w:line="360" w:lineRule="auto"/>
      </w:pPr>
      <w:r>
        <w:t>JavaScript is a scripting language that is interpreter-based.</w:t>
      </w:r>
    </w:p>
    <w:p w14:paraId="46C770F5" w14:textId="77777777" w:rsidR="005F263D" w:rsidRDefault="00373677">
      <w:pPr>
        <w:pStyle w:val="ListParagraph"/>
        <w:numPr>
          <w:ilvl w:val="0"/>
          <w:numId w:val="13"/>
        </w:numPr>
        <w:spacing w:line="360" w:lineRule="auto"/>
      </w:pPr>
      <w:r>
        <w:t>JavaScript has a case-sensitive syntax.</w:t>
      </w:r>
    </w:p>
    <w:p w14:paraId="6C452F28" w14:textId="77777777" w:rsidR="005F263D" w:rsidRDefault="00373677">
      <w:pPr>
        <w:pStyle w:val="ListParagraph"/>
        <w:numPr>
          <w:ilvl w:val="0"/>
          <w:numId w:val="13"/>
        </w:numPr>
        <w:spacing w:line="360" w:lineRule="auto"/>
      </w:pPr>
      <w:r>
        <w:t>JavaScript includes predefined objects that can be used at any point with a JavaScript file.</w:t>
      </w:r>
    </w:p>
    <w:p w14:paraId="352F0EAA" w14:textId="77777777" w:rsidR="005F263D" w:rsidRDefault="00373677">
      <w:pPr>
        <w:pStyle w:val="ListParagraph"/>
        <w:numPr>
          <w:ilvl w:val="0"/>
          <w:numId w:val="13"/>
        </w:numPr>
        <w:spacing w:line="360" w:lineRule="auto"/>
      </w:pPr>
      <w:r>
        <w:t>In JavaScript, each statement must be ended with a semicolon (;).</w:t>
      </w:r>
    </w:p>
    <w:p w14:paraId="6952506B" w14:textId="77777777" w:rsidR="005F263D" w:rsidRDefault="00373677">
      <w:pPr>
        <w:pStyle w:val="ListParagraph"/>
        <w:numPr>
          <w:ilvl w:val="0"/>
          <w:numId w:val="13"/>
        </w:numPr>
        <w:spacing w:line="360" w:lineRule="auto"/>
      </w:pPr>
      <w:r>
        <w:t xml:space="preserve">The grammar of </w:t>
      </w:r>
      <w:proofErr w:type="gramStart"/>
      <w:r>
        <w:t>the majority of</w:t>
      </w:r>
      <w:proofErr w:type="gramEnd"/>
      <w:r>
        <w:t xml:space="preserve"> JavaScript control statements is identical to the syntax of control statements in the C language.</w:t>
      </w:r>
    </w:p>
    <w:p w14:paraId="15E40FB6" w14:textId="77777777" w:rsidR="005F263D" w:rsidRDefault="00373677">
      <w:pPr>
        <w:pStyle w:val="ListParagraph"/>
        <w:numPr>
          <w:ilvl w:val="0"/>
          <w:numId w:val="13"/>
        </w:numPr>
        <w:spacing w:line="360" w:lineRule="auto"/>
      </w:pPr>
      <w:r>
        <w:t>The ability to define new functions inside scripts is a critical feature of JavaScript. In JavaScript, the function keyword is used to declare a function.</w:t>
      </w:r>
    </w:p>
    <w:p w14:paraId="693B6FBD" w14:textId="142A2A75" w:rsidR="005F263D" w:rsidRDefault="00A163E3">
      <w:pPr>
        <w:pStyle w:val="Heading3"/>
      </w:pPr>
      <w:bookmarkStart w:id="56" w:name="_Toc82623972"/>
      <w:proofErr w:type="spellStart"/>
      <w:r>
        <w:t>Hyper text</w:t>
      </w:r>
      <w:proofErr w:type="spellEnd"/>
      <w:r>
        <w:t xml:space="preserve"> mark-up language (html)</w:t>
      </w:r>
      <w:bookmarkEnd w:id="56"/>
    </w:p>
    <w:p w14:paraId="283A8F76" w14:textId="77777777" w:rsidR="005F263D" w:rsidRDefault="00373677">
      <w:r>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w:t>
      </w:r>
      <w:proofErr w:type="spellStart"/>
      <w:r>
        <w:t>know</w:t>
      </w:r>
      <w:proofErr w:type="spellEnd"/>
      <w:r>
        <w:t xml:space="preserve"> as a Web page. Web pages usually contain hypertext links that allow related pages to be fetched. Thereby, providing html to describe the structure of Web pages, HTML, allows software engineers to publish and videos while provide the ability to access online data and information via hypertext links. HTML elements are usually put in tags.</w:t>
      </w:r>
    </w:p>
    <w:p w14:paraId="699E67A0" w14:textId="526DC437" w:rsidR="005F263D" w:rsidRDefault="00A163E3">
      <w:pPr>
        <w:pStyle w:val="Heading3"/>
      </w:pPr>
      <w:bookmarkStart w:id="57" w:name="_Toc82623973"/>
      <w:r>
        <w:t>Cascading style sheet(</w:t>
      </w:r>
      <w:proofErr w:type="spellStart"/>
      <w:r>
        <w:t>css</w:t>
      </w:r>
      <w:proofErr w:type="spellEnd"/>
      <w:r>
        <w:t>)</w:t>
      </w:r>
      <w:bookmarkEnd w:id="57"/>
    </w:p>
    <w:p w14:paraId="7CFA4315" w14:textId="77777777" w:rsidR="005F263D" w:rsidRDefault="00373677">
      <w:r>
        <w:t xml:space="preserve">Cascading style sheet commonly known as CSS, is a style sheet language used for describing the presentation of a document written in HTM or any other markup language. It allocates the style of a HTML manuscript and determines how HTML elements will be presented. CSS contains both rules and properties by which a software engineer must follow in order to achieve the desired </w:t>
      </w:r>
      <w:r>
        <w:lastRenderedPageBreak/>
        <w:t>result. It can either be put directly into a HTML document or through another file with a .</w:t>
      </w:r>
      <w:proofErr w:type="spellStart"/>
      <w:r>
        <w:t>css</w:t>
      </w:r>
      <w:proofErr w:type="spellEnd"/>
      <w:r>
        <w:t xml:space="preserve"> extension.</w:t>
      </w:r>
    </w:p>
    <w:p w14:paraId="27EC744B" w14:textId="607AB3C6" w:rsidR="005F263D" w:rsidRDefault="00A163E3">
      <w:pPr>
        <w:pStyle w:val="Heading3"/>
      </w:pPr>
      <w:bookmarkStart w:id="58" w:name="_Toc82623974"/>
      <w:r>
        <w:t xml:space="preserve">React </w:t>
      </w:r>
      <w:proofErr w:type="spellStart"/>
      <w:r>
        <w:t>js</w:t>
      </w:r>
      <w:bookmarkEnd w:id="58"/>
      <w:proofErr w:type="spellEnd"/>
    </w:p>
    <w:p w14:paraId="353617DF" w14:textId="02FB63F0" w:rsidR="005F263D" w:rsidRDefault="008F74F4">
      <w:r w:rsidRPr="008F74F4">
        <w:t>React is a free and open-source JavaScript front-end library for developing graphical user interfaces or UI components. It is maintained by Facebook with the assistance of a community of independent developers and businesses. React may be used to build single-page applications as well as mobile applications. Due to ReactJS' component-based architecture, it is an extremely effective choice for developing fast and scalable front-end solutions for both web and mobile applications. It is well-known for its ability to create highly dynamic and responsive user interfaces</w:t>
      </w:r>
      <w:r w:rsidR="00373677">
        <w:t>. The following are some features of ReactJS:</w:t>
      </w:r>
    </w:p>
    <w:p w14:paraId="773E8972" w14:textId="3444B0D5" w:rsidR="005F263D" w:rsidRDefault="00373677">
      <w:pPr>
        <w:pStyle w:val="ListParagraph"/>
        <w:numPr>
          <w:ilvl w:val="0"/>
          <w:numId w:val="14"/>
        </w:numPr>
        <w:spacing w:line="360" w:lineRule="auto"/>
      </w:pPr>
      <w:r>
        <w:rPr>
          <w:b/>
          <w:bCs/>
        </w:rPr>
        <w:t>Document Object Model (DOM):</w:t>
      </w:r>
      <w:r>
        <w:t xml:space="preserve"> The virtual DOM in ReactJS is a critical component for fast and flexible application development. The virtual memory-based replication of a web page is possible using </w:t>
      </w:r>
      <w:proofErr w:type="spellStart"/>
      <w:r>
        <w:t>React's</w:t>
      </w:r>
      <w:proofErr w:type="spellEnd"/>
      <w:r>
        <w:t xml:space="preserve"> memory reconciliation method. As a result, a virtual DOM is a carbon copy of a genuine DOM. </w:t>
      </w:r>
      <w:r w:rsidR="00C23D62" w:rsidRPr="00C23D62">
        <w:t>Each time the web application is updated, the virtual DOM re-renders the entire user interface. Only the components that have changed are updated in a virtual DOM representation, not the entire collection of components. As a result, ReactJS significantly accelerates and reduces the cost of developing mobile applications</w:t>
      </w:r>
      <w:r>
        <w:t>.</w:t>
      </w:r>
    </w:p>
    <w:p w14:paraId="352BC689" w14:textId="77777777" w:rsidR="005F263D" w:rsidRDefault="00373677">
      <w:pPr>
        <w:pStyle w:val="ListParagraph"/>
        <w:numPr>
          <w:ilvl w:val="0"/>
          <w:numId w:val="14"/>
        </w:numPr>
        <w:spacing w:line="360" w:lineRule="auto"/>
      </w:pPr>
      <w:r>
        <w:rPr>
          <w:b/>
          <w:bCs/>
        </w:rPr>
        <w:t>JSX (JavaScript XML):</w:t>
      </w:r>
      <w:r>
        <w:t xml:space="preserve"> JSX (JavaScript XML) is a JavaScript XML abbreviation. It's a markup language comparable to HTML that's used to define the appearance of a program's graphical user interface (GUI). One of ReactJS' most powerful features is JSX. It essentially converts React component syntax into HTML, which is subsequently injected into the web page. This simplifies and automates the development of ReactJS's building blocks for developers, giving a clear path to success.</w:t>
      </w:r>
    </w:p>
    <w:p w14:paraId="6B6C53CD" w14:textId="4239D844" w:rsidR="005F263D" w:rsidRDefault="00373677">
      <w:pPr>
        <w:pStyle w:val="ListParagraph"/>
        <w:numPr>
          <w:ilvl w:val="0"/>
          <w:numId w:val="14"/>
        </w:numPr>
        <w:spacing w:line="360" w:lineRule="auto"/>
      </w:pPr>
      <w:r>
        <w:rPr>
          <w:b/>
          <w:bCs/>
        </w:rPr>
        <w:t>Data binding with a one-way street:</w:t>
      </w:r>
      <w:r>
        <w:t xml:space="preserve"> </w:t>
      </w:r>
      <w:r w:rsidR="00946466" w:rsidRPr="00946466">
        <w:t xml:space="preserve">One of the most compelling reasons to </w:t>
      </w:r>
      <w:r w:rsidR="00946466">
        <w:t>use ReactJS in a</w:t>
      </w:r>
      <w:r w:rsidR="00946466" w:rsidRPr="00946466">
        <w:t xml:space="preserve"> project is </w:t>
      </w:r>
      <w:r w:rsidR="00946466">
        <w:t>its</w:t>
      </w:r>
      <w:r w:rsidR="00946466" w:rsidRPr="00946466">
        <w:t xml:space="preserve"> one-way data flow. ReactJS is a framework for data flow in one direction. That is, developers are prevented from directly modifying any component. They must make changes to the components using the callback function. This is referred to as one-way data binding. ReactJS manages data flow from a single point using Flux, a JavaScript application architecture. With a unidirectional data flow, ReactJS developers can exert </w:t>
      </w:r>
      <w:r w:rsidR="00946466" w:rsidRPr="00946466">
        <w:lastRenderedPageBreak/>
        <w:t>greater control over their online or mobile application, increasing the program's flexibility and efficiency.</w:t>
      </w:r>
    </w:p>
    <w:p w14:paraId="35D7DE1A" w14:textId="77777777" w:rsidR="005F263D" w:rsidRDefault="00373677">
      <w:pPr>
        <w:pStyle w:val="ListParagraph"/>
        <w:numPr>
          <w:ilvl w:val="0"/>
          <w:numId w:val="14"/>
        </w:numPr>
        <w:spacing w:line="360" w:lineRule="auto"/>
      </w:pPr>
      <w:r>
        <w:rPr>
          <w:b/>
          <w:bCs/>
        </w:rPr>
        <w:t>Declarative, intuitive user interfaces:</w:t>
      </w:r>
      <w:r>
        <w:t xml:space="preserve"> As previously said, ReactJS is the finest framework for creating dynamic and engaging user interfaces for mobile and web applications. As data changes, ReactJS renders and updates just the required components. For each application state, it offers a simple view. This feature enhances readability and simplifies debugging.</w:t>
      </w:r>
    </w:p>
    <w:p w14:paraId="35706463" w14:textId="23FB7185" w:rsidR="005F263D" w:rsidRDefault="00373677">
      <w:pPr>
        <w:pStyle w:val="ListParagraph"/>
        <w:numPr>
          <w:ilvl w:val="0"/>
          <w:numId w:val="14"/>
        </w:numPr>
        <w:spacing w:line="360" w:lineRule="auto"/>
      </w:pPr>
      <w:r>
        <w:rPr>
          <w:b/>
          <w:bCs/>
        </w:rPr>
        <w:t>Component-based architecture:</w:t>
      </w:r>
      <w:r>
        <w:t xml:space="preserve"> </w:t>
      </w:r>
      <w:r w:rsidR="00ED2EB3" w:rsidRPr="00ED2EB3">
        <w:t>ReactJS is a framework for building component-based applications. In other words, the user interface (UI) of a React-based mobile or online application is composed of numerous components. Each component is subject to its own set of restrictions. Rather of using templates, the logic is written in JavaScript. This lets developers using ReactJS to move data between components without modifying the DOM. Components are essential for ReactJS applications to communicate and appear</w:t>
      </w:r>
      <w:r>
        <w:t>.</w:t>
      </w:r>
    </w:p>
    <w:p w14:paraId="33C7F4BF" w14:textId="77777777" w:rsidR="005F263D" w:rsidRDefault="00373677">
      <w:r>
        <w:t>The following are some benefits of using ReactJS:</w:t>
      </w:r>
    </w:p>
    <w:p w14:paraId="19050181" w14:textId="77777777" w:rsidR="005F263D" w:rsidRDefault="00373677">
      <w:pPr>
        <w:pStyle w:val="ListParagraph"/>
        <w:numPr>
          <w:ilvl w:val="0"/>
          <w:numId w:val="15"/>
        </w:numPr>
        <w:spacing w:line="360" w:lineRule="auto"/>
      </w:pPr>
      <w:r>
        <w:rPr>
          <w:b/>
          <w:bCs/>
        </w:rPr>
        <w:t xml:space="preserve">Effectiveness and speed: </w:t>
      </w:r>
      <w:r>
        <w:t>React is used for its efficiency and quickness. ReactJS enables developers to use both client-side and server-side components of their applications.</w:t>
      </w:r>
      <w:r>
        <w:rPr>
          <w:b/>
          <w:bCs/>
        </w:rPr>
        <w:t xml:space="preserve"> </w:t>
      </w:r>
      <w:r>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70177B97" w14:textId="77777777" w:rsidR="005F263D" w:rsidRDefault="00373677">
      <w:pPr>
        <w:pStyle w:val="ListParagraph"/>
        <w:numPr>
          <w:ilvl w:val="0"/>
          <w:numId w:val="15"/>
        </w:numPr>
        <w:spacing w:line="360" w:lineRule="auto"/>
      </w:pPr>
      <w:r>
        <w:rPr>
          <w:b/>
          <w:bCs/>
        </w:rPr>
        <w:t xml:space="preserve">Flexibility: </w:t>
      </w:r>
      <w:r>
        <w:t>ReactJS is diametrically opposed to other big monolithic frameworks. Its code is versatile and simple to maintain due to its modular nature. This increases the scalability of the applications and results in significant time and cost savings for the business.</w:t>
      </w:r>
    </w:p>
    <w:p w14:paraId="4FED45DE" w14:textId="77777777" w:rsidR="005F263D" w:rsidRDefault="00373677">
      <w:pPr>
        <w:pStyle w:val="ListParagraph"/>
        <w:numPr>
          <w:ilvl w:val="0"/>
          <w:numId w:val="15"/>
        </w:numPr>
        <w:spacing w:line="360" w:lineRule="auto"/>
      </w:pPr>
      <w:r>
        <w:rPr>
          <w:b/>
          <w:bCs/>
        </w:rPr>
        <w:t xml:space="preserve">Performance: </w:t>
      </w:r>
      <w:r>
        <w:t>The primary goal of ReactJS development services is to provide a high-performance application. Some of ReactJS's key capabilities, including as a virtual DOM and server-side rendering, enable the rapid development of large-scale and sophisticated applications.</w:t>
      </w:r>
    </w:p>
    <w:p w14:paraId="5C9E32C8" w14:textId="77777777" w:rsidR="005F263D" w:rsidRDefault="00373677">
      <w:pPr>
        <w:pStyle w:val="ListParagraph"/>
        <w:numPr>
          <w:ilvl w:val="0"/>
          <w:numId w:val="15"/>
        </w:numPr>
        <w:spacing w:line="360" w:lineRule="auto"/>
      </w:pPr>
      <w:r>
        <w:rPr>
          <w:b/>
          <w:bCs/>
        </w:rPr>
        <w:t xml:space="preserve">Not difficult to master: </w:t>
      </w:r>
      <w:r>
        <w:t>Deploying ReactJS will be very straightforward and fast for a developer who is already acquainted with JavaScript. Indeed, an experienced JavaScript developer may pick up ReactJS programming in a matter of days or even hours.</w:t>
      </w:r>
    </w:p>
    <w:p w14:paraId="3C0F1A64" w14:textId="77777777" w:rsidR="005F263D" w:rsidRDefault="00373677">
      <w:pPr>
        <w:pStyle w:val="ListParagraph"/>
        <w:numPr>
          <w:ilvl w:val="0"/>
          <w:numId w:val="15"/>
        </w:numPr>
        <w:spacing w:line="360" w:lineRule="auto"/>
      </w:pPr>
      <w:r>
        <w:rPr>
          <w:b/>
          <w:bCs/>
        </w:rPr>
        <w:lastRenderedPageBreak/>
        <w:t>Development of mobile applications using ReactJS:</w:t>
      </w:r>
      <w:r>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2A745236" w14:textId="77777777" w:rsidR="005F263D" w:rsidRDefault="00373677">
      <w:pPr>
        <w:pStyle w:val="ListParagraph"/>
        <w:numPr>
          <w:ilvl w:val="0"/>
          <w:numId w:val="15"/>
        </w:numPr>
        <w:spacing w:line="360" w:lineRule="auto"/>
        <w:rPr>
          <w:b/>
          <w:bCs/>
        </w:rPr>
      </w:pPr>
      <w:r>
        <w:rPr>
          <w:b/>
          <w:bCs/>
        </w:rPr>
        <w:t xml:space="preserve">SEO: </w:t>
      </w:r>
      <w:r>
        <w:t>A website's visibility in the online market is highly dependent on Search Engine Optimization (SEO). Backend rendering substantially lowers the load time of ReactJS websites, which makes them more search engine optimized. Additionally, the advantages of high performance and speed boost the overall performance and SEO functioning.</w:t>
      </w:r>
    </w:p>
    <w:p w14:paraId="4B8299F6" w14:textId="77777777" w:rsidR="005F263D" w:rsidRDefault="00373677">
      <w:pPr>
        <w:pStyle w:val="ListParagraph"/>
        <w:numPr>
          <w:ilvl w:val="0"/>
          <w:numId w:val="15"/>
        </w:numPr>
        <w:spacing w:line="360" w:lineRule="auto"/>
      </w:pPr>
      <w:r>
        <w:rPr>
          <w:b/>
          <w:bCs/>
        </w:rPr>
        <w:t xml:space="preserve">Toolset abundant: </w:t>
      </w:r>
      <w:r>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6C5962FB" w14:textId="77777777" w:rsidR="005F263D" w:rsidRDefault="00373677">
      <w:pPr>
        <w:pStyle w:val="ListParagraph"/>
        <w:numPr>
          <w:ilvl w:val="0"/>
          <w:numId w:val="15"/>
        </w:numPr>
        <w:spacing w:line="360" w:lineRule="auto"/>
      </w:pPr>
      <w:r>
        <w:rPr>
          <w:b/>
          <w:bCs/>
        </w:rPr>
        <w:t xml:space="preserve">Support from the community: </w:t>
      </w:r>
      <w:r>
        <w:t>One of the reasons you should choose ReactJS for your next project is because of its huge ecosystem. ReactJS has been supported by Facebook since its debut.</w:t>
      </w:r>
      <w:r>
        <w:rPr>
          <w:b/>
          <w:bCs/>
        </w:rPr>
        <w:t xml:space="preserve"> </w:t>
      </w:r>
      <w:r>
        <w:t>Apart from that, the library is constantly updated by over 1,000 volunteer contributors. Additionally, a variety of specialists provide free articles and videos to the ReactJS community, which strengthens it. React is a dependable and up-to-date technology due to the community's and corporate's strong backing.</w:t>
      </w:r>
    </w:p>
    <w:p w14:paraId="3C37379C" w14:textId="4D7FDF5E" w:rsidR="005F263D" w:rsidRDefault="00A163E3" w:rsidP="00A163E3">
      <w:pPr>
        <w:pStyle w:val="Heading2"/>
      </w:pPr>
      <w:bookmarkStart w:id="59" w:name="_Toc77382025"/>
      <w:bookmarkStart w:id="60" w:name="_Toc82623975"/>
      <w:r>
        <w:t>Server-side technologies</w:t>
      </w:r>
      <w:bookmarkEnd w:id="59"/>
      <w:bookmarkEnd w:id="60"/>
    </w:p>
    <w:p w14:paraId="2D5D4266" w14:textId="39EEE02F" w:rsidR="005F263D" w:rsidRDefault="00373677">
      <w:pPr>
        <w:pStyle w:val="Heading3"/>
      </w:pPr>
      <w:bookmarkStart w:id="61" w:name="_Toc82623976"/>
      <w:r>
        <w:t>F</w:t>
      </w:r>
      <w:r w:rsidR="00A163E3">
        <w:t>irebase</w:t>
      </w:r>
      <w:bookmarkEnd w:id="61"/>
    </w:p>
    <w:p w14:paraId="6DC91E04" w14:textId="77777777" w:rsidR="005F263D" w:rsidRDefault="00373677">
      <w:r>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57916CEC" w14:textId="77777777" w:rsidR="005F263D" w:rsidRDefault="00373677">
      <w:r>
        <w:rPr>
          <w:noProof/>
        </w:rPr>
        <w:lastRenderedPageBreak/>
        <w:drawing>
          <wp:inline distT="0" distB="0" distL="0" distR="0" wp14:anchorId="24A180AA" wp14:editId="62D1B6F9">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10C821D" w14:textId="77777777" w:rsidR="005F263D" w:rsidRDefault="00373677">
      <w:pPr>
        <w:pStyle w:val="Caption"/>
      </w:pPr>
      <w:bookmarkStart w:id="62" w:name="_Toc79037420"/>
      <w:bookmarkStart w:id="63" w:name="_Toc78967724"/>
      <w:bookmarkStart w:id="64" w:name="_Toc78970013"/>
      <w:r>
        <w:t xml:space="preserve">Figure 3. </w:t>
      </w:r>
      <w:fldSimple w:instr=" SEQ Figure_3. \* ARABIC ">
        <w:r>
          <w:t>1</w:t>
        </w:r>
      </w:fldSimple>
      <w:r>
        <w:t>: Firebase console</w:t>
      </w:r>
      <w:bookmarkEnd w:id="62"/>
      <w:bookmarkEnd w:id="63"/>
      <w:bookmarkEnd w:id="64"/>
    </w:p>
    <w:p w14:paraId="57E846FC" w14:textId="77777777" w:rsidR="005F263D" w:rsidRDefault="005F263D"/>
    <w:p w14:paraId="04F81116" w14:textId="77777777" w:rsidR="005F263D" w:rsidRDefault="00373677">
      <w:r>
        <w:t>Firebase is a real-time database, file storage, provides user authentication services, and it can be used to host services for static files and data, the figures below show a complete firebase suite.</w:t>
      </w:r>
    </w:p>
    <w:p w14:paraId="3BB42846" w14:textId="77777777" w:rsidR="005F263D" w:rsidRDefault="00373677">
      <w:r>
        <w:rPr>
          <w:noProof/>
        </w:rPr>
        <w:drawing>
          <wp:inline distT="0" distB="0" distL="0" distR="0" wp14:anchorId="226557A9" wp14:editId="24E0A2C5">
            <wp:extent cx="5939790" cy="2934335"/>
            <wp:effectExtent l="0" t="0" r="3810" b="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013524" cy="2970798"/>
                    </a:xfrm>
                    <a:prstGeom prst="rect">
                      <a:avLst/>
                    </a:prstGeom>
                  </pic:spPr>
                </pic:pic>
              </a:graphicData>
            </a:graphic>
          </wp:inline>
        </w:drawing>
      </w:r>
    </w:p>
    <w:p w14:paraId="0979D083" w14:textId="77777777" w:rsidR="005F263D" w:rsidRDefault="00373677">
      <w:pPr>
        <w:pStyle w:val="Caption"/>
      </w:pPr>
      <w:bookmarkStart w:id="65" w:name="_Toc78970014"/>
      <w:bookmarkStart w:id="66" w:name="_Toc79037421"/>
      <w:bookmarkStart w:id="67" w:name="_Toc78967725"/>
      <w:r>
        <w:t xml:space="preserve">Figure 3. </w:t>
      </w:r>
      <w:fldSimple w:instr=" SEQ Figure_3. \* ARABIC ">
        <w:r>
          <w:t>2</w:t>
        </w:r>
      </w:fldSimple>
      <w:r>
        <w:t>: Firebase Build Suite</w:t>
      </w:r>
      <w:bookmarkEnd w:id="65"/>
      <w:bookmarkEnd w:id="66"/>
      <w:bookmarkEnd w:id="67"/>
    </w:p>
    <w:p w14:paraId="2140E538" w14:textId="77777777" w:rsidR="005F263D" w:rsidRDefault="005F263D">
      <w:pPr>
        <w:tabs>
          <w:tab w:val="left" w:pos="3198"/>
        </w:tabs>
      </w:pPr>
    </w:p>
    <w:p w14:paraId="51A64E97" w14:textId="77777777" w:rsidR="005F263D" w:rsidRDefault="00373677">
      <w:r>
        <w:rPr>
          <w:noProof/>
        </w:rPr>
        <w:lastRenderedPageBreak/>
        <w:drawing>
          <wp:inline distT="0" distB="0" distL="0" distR="0" wp14:anchorId="58D13821" wp14:editId="6D633EA6">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7421C800" w14:textId="77777777" w:rsidR="005F263D" w:rsidRDefault="00373677">
      <w:pPr>
        <w:pStyle w:val="Caption"/>
      </w:pPr>
      <w:bookmarkStart w:id="68" w:name="_Toc78970015"/>
      <w:bookmarkStart w:id="69" w:name="_Toc79037422"/>
      <w:bookmarkStart w:id="70" w:name="_Toc78967726"/>
      <w:r>
        <w:t xml:space="preserve">Figure 3. </w:t>
      </w:r>
      <w:fldSimple w:instr=" SEQ Figure_3. \* ARABIC ">
        <w:r>
          <w:t>3</w:t>
        </w:r>
      </w:fldSimple>
      <w:r>
        <w:t>: Firebase Engage Suite</w:t>
      </w:r>
      <w:bookmarkEnd w:id="68"/>
      <w:bookmarkEnd w:id="69"/>
      <w:bookmarkEnd w:id="70"/>
    </w:p>
    <w:p w14:paraId="4F029D56" w14:textId="77777777" w:rsidR="005F263D" w:rsidRDefault="005F263D"/>
    <w:p w14:paraId="325AD777" w14:textId="77777777" w:rsidR="005F263D" w:rsidRDefault="00373677">
      <w:pPr>
        <w:rPr>
          <w:color w:val="000000"/>
        </w:rPr>
      </w:pPr>
      <w:r>
        <w:t xml:space="preserve">Traditionally, most databases require making HTTP calls to get and synchronize data to gadgets, and they only give data only when queried for it. An app associated with </w:t>
      </w:r>
      <w:r>
        <w:rPr>
          <w:color w:val="000000"/>
        </w:rPr>
        <w:t xml:space="preserve">firebase is not interfacing through normal HTTP, but instead, it is interfacing through a WebSocket. </w:t>
      </w:r>
      <w:proofErr w:type="spellStart"/>
      <w:r>
        <w:rPr>
          <w:color w:val="000000"/>
        </w:rPr>
        <w:t>WebSockets</w:t>
      </w:r>
      <w:proofErr w:type="spellEnd"/>
      <w:r>
        <w:rPr>
          <w:color w:val="000000"/>
        </w:rPr>
        <w:t xml:space="preserve"> offer a persistent connection between a client and server that the two players can use to exchange data whenever in real-time. The client sets up a</w:t>
      </w:r>
      <w:r>
        <w:t xml:space="preserve"> </w:t>
      </w:r>
      <w:r>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Pr>
          <w:color w:val="000000"/>
        </w:rPr>
        <w:t>WebSockets</w:t>
      </w:r>
      <w:proofErr w:type="spellEnd"/>
      <w:r>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6208C74C" w14:textId="77777777" w:rsidR="005F263D" w:rsidRDefault="005F263D"/>
    <w:p w14:paraId="05D28B00" w14:textId="77777777" w:rsidR="005F263D" w:rsidRDefault="005F263D"/>
    <w:p w14:paraId="792B310D" w14:textId="77777777" w:rsidR="005F263D" w:rsidRDefault="005F263D"/>
    <w:p w14:paraId="0905A674" w14:textId="77777777" w:rsidR="005F263D" w:rsidRDefault="005F263D"/>
    <w:p w14:paraId="38CF64D1" w14:textId="77777777" w:rsidR="005F263D" w:rsidRDefault="00373677">
      <w:pPr>
        <w:rPr>
          <w:rFonts w:ascii="Calibri" w:hAnsi="Calibri" w:cs="Calibri"/>
        </w:rPr>
      </w:pPr>
      <w:r>
        <w:lastRenderedPageBreak/>
        <w:t>The Figure below shows a graphical explanation.</w:t>
      </w:r>
    </w:p>
    <w:p w14:paraId="075B7401" w14:textId="77777777" w:rsidR="005F263D" w:rsidRDefault="00373677">
      <w:r>
        <w:rPr>
          <w:noProof/>
        </w:rPr>
        <w:drawing>
          <wp:inline distT="0" distB="0" distL="0" distR="0" wp14:anchorId="13675F64" wp14:editId="7FC3472E">
            <wp:extent cx="5718810"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5A7E082E" w14:textId="77777777" w:rsidR="005F263D" w:rsidRDefault="00373677">
      <w:pPr>
        <w:pStyle w:val="Caption"/>
      </w:pPr>
      <w:bookmarkStart w:id="71" w:name="_Toc79037423"/>
      <w:bookmarkStart w:id="72" w:name="_Toc78970016"/>
      <w:bookmarkStart w:id="73" w:name="_Toc78967727"/>
      <w:r>
        <w:t xml:space="preserve">Figure 3. </w:t>
      </w:r>
      <w:fldSimple w:instr=" SEQ Figure_3. \* ARABIC ">
        <w:r>
          <w:t>4</w:t>
        </w:r>
      </w:fldSimple>
      <w:r>
        <w:t>: Illustration of firebase requests</w:t>
      </w:r>
      <w:bookmarkEnd w:id="71"/>
      <w:bookmarkEnd w:id="72"/>
      <w:bookmarkEnd w:id="73"/>
    </w:p>
    <w:p w14:paraId="300CA0EE" w14:textId="77777777" w:rsidR="005F263D" w:rsidRDefault="00373677">
      <w:r>
        <w:t>Because the Firebase Realtime Database SDK saves data to disk, one of the benefits of a Firebase application is that it stays responsive even while it is offline. The client device gets any updates it missed once connection is restored, bringing it up to date with the current database server state.</w:t>
      </w:r>
    </w:p>
    <w:p w14:paraId="6F86AA97" w14:textId="77777777" w:rsidR="005F263D" w:rsidRDefault="00373677">
      <w:r>
        <w:t>For the implementation of this project, Firebase would be used for the following:</w:t>
      </w:r>
    </w:p>
    <w:p w14:paraId="1C4B64C9" w14:textId="77777777" w:rsidR="005F263D" w:rsidRDefault="00373677">
      <w:pPr>
        <w:pStyle w:val="ListParagraph"/>
        <w:numPr>
          <w:ilvl w:val="0"/>
          <w:numId w:val="16"/>
        </w:numPr>
        <w:spacing w:line="360" w:lineRule="auto"/>
      </w:pPr>
      <w:r>
        <w:rPr>
          <w:b/>
          <w:bCs/>
        </w:rPr>
        <w:t xml:space="preserve">Authentication: </w:t>
      </w:r>
      <w:r>
        <w:t>This is controls operations like user sign-up and user sign-in.</w:t>
      </w:r>
    </w:p>
    <w:p w14:paraId="1366254D" w14:textId="77777777" w:rsidR="005F263D" w:rsidRDefault="00373677">
      <w:pPr>
        <w:pStyle w:val="ListParagraph"/>
        <w:numPr>
          <w:ilvl w:val="0"/>
          <w:numId w:val="16"/>
        </w:numPr>
        <w:spacing w:line="360" w:lineRule="auto"/>
      </w:pPr>
      <w:r>
        <w:rPr>
          <w:b/>
          <w:bCs/>
        </w:rPr>
        <w:t>Data Storage:</w:t>
      </w:r>
      <w:r>
        <w:t xml:space="preserve"> With the use of firebase’s cloud fire store service, changes within the database of the system can be rendered on the frontend in real-time. Cloud </w:t>
      </w:r>
      <w:proofErr w:type="spellStart"/>
      <w:r>
        <w:t>firestore</w:t>
      </w:r>
      <w:proofErr w:type="spellEnd"/>
      <w:r>
        <w:t xml:space="preserve"> is a NoSQL database. </w:t>
      </w:r>
    </w:p>
    <w:p w14:paraId="50B1A9E1" w14:textId="77777777" w:rsidR="005F263D" w:rsidRDefault="00373677">
      <w:pPr>
        <w:pStyle w:val="ListParagraph"/>
        <w:numPr>
          <w:ilvl w:val="0"/>
          <w:numId w:val="16"/>
        </w:numPr>
        <w:spacing w:line="360" w:lineRule="auto"/>
      </w:pPr>
      <w:r>
        <w:rPr>
          <w:b/>
          <w:bCs/>
        </w:rPr>
        <w:t>Media File Storage:</w:t>
      </w:r>
      <w:r>
        <w:t xml:space="preserve"> This uses firebase’s storage to store audio files sent from the mobile application.</w:t>
      </w:r>
    </w:p>
    <w:p w14:paraId="4ACEEB56" w14:textId="77777777" w:rsidR="005F263D" w:rsidRDefault="00373677">
      <w:r>
        <w:rPr>
          <w:noProof/>
        </w:rPr>
        <w:lastRenderedPageBreak/>
        <w:drawing>
          <wp:inline distT="0" distB="0" distL="0" distR="0" wp14:anchorId="018EB756" wp14:editId="5B1C0906">
            <wp:extent cx="5943600" cy="4036695"/>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7F2730D5" w14:textId="77777777" w:rsidR="005F263D" w:rsidRDefault="00373677">
      <w:pPr>
        <w:pStyle w:val="Caption"/>
      </w:pPr>
      <w:r>
        <w:tab/>
      </w:r>
      <w:bookmarkStart w:id="74" w:name="_Toc78970017"/>
      <w:bookmarkStart w:id="75" w:name="_Toc79037424"/>
      <w:bookmarkStart w:id="76" w:name="_Toc78967728"/>
      <w:r>
        <w:t xml:space="preserve">Figure 3. </w:t>
      </w:r>
      <w:fldSimple w:instr=" SEQ Figure_3. \* ARABIC ">
        <w:r>
          <w:t>5</w:t>
        </w:r>
      </w:fldSimple>
      <w:r>
        <w:t xml:space="preserve">: Flowchart for cloud </w:t>
      </w:r>
      <w:proofErr w:type="spellStart"/>
      <w:r>
        <w:t>firestore</w:t>
      </w:r>
      <w:bookmarkEnd w:id="74"/>
      <w:bookmarkEnd w:id="75"/>
      <w:bookmarkEnd w:id="76"/>
      <w:proofErr w:type="spellEnd"/>
    </w:p>
    <w:p w14:paraId="1D895F7B" w14:textId="77777777" w:rsidR="005F263D" w:rsidRDefault="005F263D"/>
    <w:p w14:paraId="3A20AE27" w14:textId="110B7BDB" w:rsidR="005F263D" w:rsidRDefault="00A163E3" w:rsidP="00A163E3">
      <w:pPr>
        <w:pStyle w:val="Heading2"/>
      </w:pPr>
      <w:bookmarkStart w:id="77" w:name="_Toc77382026"/>
      <w:bookmarkStart w:id="78" w:name="_Toc82623977"/>
      <w:r>
        <w:t>Machine learning technologies</w:t>
      </w:r>
      <w:bookmarkEnd w:id="77"/>
      <w:bookmarkEnd w:id="78"/>
    </w:p>
    <w:p w14:paraId="12C5D80D" w14:textId="47B431F3" w:rsidR="005F263D" w:rsidRDefault="00373677">
      <w:pPr>
        <w:pStyle w:val="Heading3"/>
      </w:pPr>
      <w:bookmarkStart w:id="79" w:name="_Toc82623978"/>
      <w:r>
        <w:t>T</w:t>
      </w:r>
      <w:r w:rsidR="00A163E3">
        <w:t>eachable machine</w:t>
      </w:r>
      <w:bookmarkEnd w:id="79"/>
    </w:p>
    <w:p w14:paraId="4AFE21F2" w14:textId="77777777" w:rsidR="005F263D" w:rsidRDefault="00373677">
      <w:r>
        <w:t>Teachable machine is a machine learning solution that allows you train machine learning models in the browser in real-time. It is current divided into:</w:t>
      </w:r>
    </w:p>
    <w:p w14:paraId="126915BC" w14:textId="77777777" w:rsidR="005F263D" w:rsidRDefault="00373677">
      <w:pPr>
        <w:pStyle w:val="ListParagraph"/>
        <w:numPr>
          <w:ilvl w:val="0"/>
          <w:numId w:val="17"/>
        </w:numPr>
        <w:spacing w:line="360" w:lineRule="auto"/>
      </w:pPr>
      <w:r>
        <w:t>Image Classification</w:t>
      </w:r>
    </w:p>
    <w:p w14:paraId="64739873" w14:textId="77777777" w:rsidR="005F263D" w:rsidRDefault="00373677">
      <w:pPr>
        <w:pStyle w:val="ListParagraph"/>
        <w:numPr>
          <w:ilvl w:val="0"/>
          <w:numId w:val="17"/>
        </w:numPr>
        <w:spacing w:line="360" w:lineRule="auto"/>
      </w:pPr>
      <w:r>
        <w:t>Sound Classification</w:t>
      </w:r>
    </w:p>
    <w:p w14:paraId="41AC54BC" w14:textId="77777777" w:rsidR="005F263D" w:rsidRDefault="00373677">
      <w:pPr>
        <w:pStyle w:val="ListParagraph"/>
        <w:numPr>
          <w:ilvl w:val="0"/>
          <w:numId w:val="17"/>
        </w:numPr>
        <w:spacing w:line="360" w:lineRule="auto"/>
      </w:pPr>
      <w:r>
        <w:t>Pose Classification</w:t>
      </w:r>
    </w:p>
    <w:p w14:paraId="0B3B8BCA" w14:textId="77777777" w:rsidR="005F263D" w:rsidRDefault="005F263D"/>
    <w:p w14:paraId="066E6F8C" w14:textId="77777777" w:rsidR="005F263D" w:rsidRDefault="005F263D"/>
    <w:p w14:paraId="55B9F2F3" w14:textId="77777777" w:rsidR="005F263D" w:rsidRDefault="005F263D"/>
    <w:p w14:paraId="59AA2ABE" w14:textId="77777777" w:rsidR="005F263D" w:rsidRDefault="00373677">
      <w:r>
        <w:lastRenderedPageBreak/>
        <w:t xml:space="preserve">Teachable machine is becoming very popular as it is being adopted by developers around the world. It has the following advantages which make it desirable: </w:t>
      </w:r>
    </w:p>
    <w:p w14:paraId="7036AC63" w14:textId="77777777" w:rsidR="005F263D" w:rsidRDefault="00373677">
      <w:pPr>
        <w:pStyle w:val="ListParagraph"/>
        <w:numPr>
          <w:ilvl w:val="0"/>
          <w:numId w:val="18"/>
        </w:numPr>
        <w:spacing w:line="360" w:lineRule="auto"/>
      </w:pPr>
      <w:r>
        <w:t>Its several models meet user specific needs.</w:t>
      </w:r>
    </w:p>
    <w:p w14:paraId="7C804B58" w14:textId="77777777" w:rsidR="005F263D" w:rsidRDefault="00373677">
      <w:pPr>
        <w:pStyle w:val="ListParagraph"/>
        <w:numPr>
          <w:ilvl w:val="0"/>
          <w:numId w:val="18"/>
        </w:numPr>
        <w:spacing w:line="360" w:lineRule="auto"/>
      </w:pPr>
      <w:r>
        <w:t>It requires little to no experience coding.</w:t>
      </w:r>
    </w:p>
    <w:p w14:paraId="60D7790F" w14:textId="77777777" w:rsidR="005F263D" w:rsidRDefault="00373677">
      <w:pPr>
        <w:pStyle w:val="ListParagraph"/>
        <w:numPr>
          <w:ilvl w:val="0"/>
          <w:numId w:val="18"/>
        </w:numPr>
        <w:spacing w:line="360" w:lineRule="auto"/>
      </w:pPr>
      <w:r>
        <w:t>It has a vast ecosystem of developers.</w:t>
      </w:r>
    </w:p>
    <w:p w14:paraId="454C2BA9" w14:textId="77777777" w:rsidR="005F263D" w:rsidRDefault="00373677">
      <w:pPr>
        <w:pStyle w:val="ListParagraph"/>
        <w:numPr>
          <w:ilvl w:val="0"/>
          <w:numId w:val="18"/>
        </w:numPr>
        <w:spacing w:line="360" w:lineRule="auto"/>
      </w:pPr>
      <w:r>
        <w:t>It is cross-platform.</w:t>
      </w:r>
    </w:p>
    <w:p w14:paraId="1633CBDD" w14:textId="77777777" w:rsidR="005F263D" w:rsidRDefault="00373677">
      <w:pPr>
        <w:pStyle w:val="ListParagraph"/>
        <w:numPr>
          <w:ilvl w:val="0"/>
          <w:numId w:val="18"/>
        </w:numPr>
        <w:spacing w:line="360" w:lineRule="auto"/>
      </w:pPr>
      <w:r>
        <w:t>It does not have issues with memory management.</w:t>
      </w:r>
    </w:p>
    <w:p w14:paraId="5C208C1D" w14:textId="77777777" w:rsidR="005F263D" w:rsidRDefault="00373677">
      <w:pPr>
        <w:pStyle w:val="ListParagraph"/>
        <w:numPr>
          <w:ilvl w:val="0"/>
          <w:numId w:val="18"/>
        </w:numPr>
        <w:spacing w:line="360" w:lineRule="auto"/>
      </w:pPr>
      <w:r>
        <w:t>It is open-source and beginner-friendly.</w:t>
      </w:r>
    </w:p>
    <w:p w14:paraId="67AC2287" w14:textId="454BD835" w:rsidR="005F263D" w:rsidRDefault="00A163E3">
      <w:pPr>
        <w:pStyle w:val="Heading3"/>
      </w:pPr>
      <w:bookmarkStart w:id="80" w:name="_Toc82623979"/>
      <w:proofErr w:type="spellStart"/>
      <w:r>
        <w:t>Tensorflow</w:t>
      </w:r>
      <w:proofErr w:type="spellEnd"/>
      <w:r>
        <w:t xml:space="preserve"> </w:t>
      </w:r>
      <w:proofErr w:type="spellStart"/>
      <w:r>
        <w:t>js</w:t>
      </w:r>
      <w:bookmarkEnd w:id="80"/>
      <w:proofErr w:type="spellEnd"/>
    </w:p>
    <w:p w14:paraId="51B587C2" w14:textId="77777777" w:rsidR="005F263D" w:rsidRDefault="00373677">
      <w:r>
        <w:t>TensorFlow JS is a JavaScript library that enables people use JavaScript to create machine learning models. It is built on TensorFlow (a python library) and is light weight, easy to use and fast. Currently, it can be accessed either using a content delivery network (CDN) or using node package manager (NPM). The CDN approach works well with vanilla JavaScript while the NPM approach works well with applications that are built in a node JS environment.</w:t>
      </w:r>
    </w:p>
    <w:p w14:paraId="3C25FAD6" w14:textId="653E33F8" w:rsidR="005F263D" w:rsidRDefault="00A163E3" w:rsidP="00A163E3">
      <w:pPr>
        <w:pStyle w:val="Heading2"/>
      </w:pPr>
      <w:bookmarkStart w:id="81" w:name="_Toc82623980"/>
      <w:r>
        <w:t>Project requirements</w:t>
      </w:r>
      <w:bookmarkEnd w:id="81"/>
    </w:p>
    <w:p w14:paraId="1814CA06" w14:textId="77777777" w:rsidR="005F263D" w:rsidRDefault="00373677">
      <w:r>
        <w:t>Here, the details about the functional and quality requirements of the system are stated. It contains an explanation of how the system works. It also gives a description of the users, software, and a description of the UIs contained in the application.</w:t>
      </w:r>
    </w:p>
    <w:p w14:paraId="7096F954" w14:textId="1DBB05EC" w:rsidR="005F263D" w:rsidRDefault="00A163E3">
      <w:pPr>
        <w:pStyle w:val="Heading3"/>
      </w:pPr>
      <w:bookmarkStart w:id="82" w:name="_Toc82623981"/>
      <w:r>
        <w:t>User interfaces</w:t>
      </w:r>
      <w:bookmarkEnd w:id="82"/>
    </w:p>
    <w:p w14:paraId="6AE811B6" w14:textId="77777777" w:rsidR="005F263D" w:rsidRDefault="00373677">
      <w:r>
        <w:t>A new user of the mobile application would see a login page upon opening the application. If the user is not registered, the user would be required to do so from the register page.</w:t>
      </w:r>
    </w:p>
    <w:p w14:paraId="63FC593E" w14:textId="77777777" w:rsidR="005F263D" w:rsidRDefault="00373677">
      <w:r>
        <w:t>During the user registration process, the permission of a user is automatically assigned to him. The following data fields will be required from each user:</w:t>
      </w:r>
    </w:p>
    <w:p w14:paraId="62F88F8A" w14:textId="77777777" w:rsidR="005F263D" w:rsidRDefault="00373677">
      <w:pPr>
        <w:pStyle w:val="ListParagraph"/>
        <w:numPr>
          <w:ilvl w:val="0"/>
          <w:numId w:val="19"/>
        </w:numPr>
        <w:spacing w:line="360" w:lineRule="auto"/>
      </w:pPr>
      <w:r>
        <w:t>First Name</w:t>
      </w:r>
    </w:p>
    <w:p w14:paraId="74A7902C" w14:textId="77777777" w:rsidR="005F263D" w:rsidRDefault="00373677">
      <w:pPr>
        <w:pStyle w:val="ListParagraph"/>
        <w:numPr>
          <w:ilvl w:val="0"/>
          <w:numId w:val="19"/>
        </w:numPr>
        <w:spacing w:line="360" w:lineRule="auto"/>
      </w:pPr>
      <w:r>
        <w:t>Last Name</w:t>
      </w:r>
    </w:p>
    <w:p w14:paraId="5B52EF87" w14:textId="77777777" w:rsidR="005F263D" w:rsidRDefault="00373677">
      <w:pPr>
        <w:pStyle w:val="ListParagraph"/>
        <w:numPr>
          <w:ilvl w:val="0"/>
          <w:numId w:val="19"/>
        </w:numPr>
        <w:spacing w:line="360" w:lineRule="auto"/>
      </w:pPr>
      <w:r>
        <w:t>Gender</w:t>
      </w:r>
    </w:p>
    <w:p w14:paraId="17BBFE83" w14:textId="77777777" w:rsidR="005F263D" w:rsidRDefault="00373677">
      <w:pPr>
        <w:pStyle w:val="ListParagraph"/>
        <w:numPr>
          <w:ilvl w:val="0"/>
          <w:numId w:val="19"/>
        </w:numPr>
        <w:spacing w:line="360" w:lineRule="auto"/>
      </w:pPr>
      <w:r>
        <w:t xml:space="preserve">Age </w:t>
      </w:r>
    </w:p>
    <w:p w14:paraId="221FB3B8" w14:textId="77777777" w:rsidR="005F263D" w:rsidRDefault="00373677">
      <w:pPr>
        <w:pStyle w:val="ListParagraph"/>
        <w:numPr>
          <w:ilvl w:val="0"/>
          <w:numId w:val="19"/>
        </w:numPr>
        <w:spacing w:line="360" w:lineRule="auto"/>
      </w:pPr>
      <w:r>
        <w:t>Email</w:t>
      </w:r>
    </w:p>
    <w:p w14:paraId="353E624D" w14:textId="77777777" w:rsidR="005F263D" w:rsidRDefault="00373677">
      <w:pPr>
        <w:pStyle w:val="ListParagraph"/>
        <w:numPr>
          <w:ilvl w:val="0"/>
          <w:numId w:val="19"/>
        </w:numPr>
        <w:spacing w:line="360" w:lineRule="auto"/>
      </w:pPr>
      <w:r>
        <w:t>Password</w:t>
      </w:r>
    </w:p>
    <w:p w14:paraId="354DF040" w14:textId="77777777" w:rsidR="005F263D" w:rsidRDefault="00373677">
      <w:r>
        <w:lastRenderedPageBreak/>
        <w:t>If a user fails to provide any of the required details, the user would be prevented from proceeding to other parts of the application.</w:t>
      </w:r>
    </w:p>
    <w:p w14:paraId="0A069DA5" w14:textId="77777777" w:rsidR="005F263D" w:rsidRDefault="00373677">
      <w:r>
        <w:t>When a user has completed the sign-up process, he is automatically redirected to the to record page. Upon getting to the record page, the application asks the user to grant it permission to make use of the user’s microphone. If the permission is not granted, the application prompts the user and automatically closes. However, if permission is granted, the application now allows the user to record his listening sessions and send the recording to the secure database.</w:t>
      </w:r>
    </w:p>
    <w:p w14:paraId="3ADA86FA" w14:textId="77777777" w:rsidR="005F263D" w:rsidRDefault="00373677">
      <w:r>
        <w:t>The recordings a sent to a web application which is made for only administrators. The administrators would have access to all the users’ profiles as well as their individual recordings.</w:t>
      </w:r>
    </w:p>
    <w:p w14:paraId="6C78FBF6" w14:textId="77777777" w:rsidR="005F263D" w:rsidRDefault="00373677">
      <w:r>
        <w:t>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This activates the machine learning feature running on the server, so that a prediction on the nature of recording can be made. After a prediction is made, the system comes up with one three results:</w:t>
      </w:r>
    </w:p>
    <w:p w14:paraId="7866EFB8" w14:textId="77777777" w:rsidR="005F263D" w:rsidRDefault="00373677">
      <w:pPr>
        <w:pStyle w:val="ListParagraph"/>
        <w:numPr>
          <w:ilvl w:val="0"/>
          <w:numId w:val="20"/>
        </w:numPr>
        <w:spacing w:line="360" w:lineRule="auto"/>
      </w:pPr>
      <w:proofErr w:type="spellStart"/>
      <w:r>
        <w:t>WazobiaFM</w:t>
      </w:r>
      <w:proofErr w:type="spellEnd"/>
    </w:p>
    <w:p w14:paraId="200760A7" w14:textId="77777777" w:rsidR="005F263D" w:rsidRDefault="00373677">
      <w:pPr>
        <w:pStyle w:val="ListParagraph"/>
        <w:numPr>
          <w:ilvl w:val="0"/>
          <w:numId w:val="20"/>
        </w:numPr>
        <w:spacing w:line="360" w:lineRule="auto"/>
      </w:pPr>
      <w:proofErr w:type="spellStart"/>
      <w:r>
        <w:t>CityFM</w:t>
      </w:r>
      <w:proofErr w:type="spellEnd"/>
    </w:p>
    <w:p w14:paraId="5613B56B" w14:textId="77777777" w:rsidR="005F263D" w:rsidRDefault="00373677">
      <w:pPr>
        <w:pStyle w:val="ListParagraph"/>
        <w:numPr>
          <w:ilvl w:val="0"/>
          <w:numId w:val="20"/>
        </w:numPr>
        <w:spacing w:line="360" w:lineRule="auto"/>
      </w:pPr>
      <w:proofErr w:type="spellStart"/>
      <w:r>
        <w:t>RaypowerFM</w:t>
      </w:r>
      <w:proofErr w:type="spellEnd"/>
      <w:r>
        <w:t xml:space="preserve"> </w:t>
      </w:r>
    </w:p>
    <w:p w14:paraId="4D23A00A" w14:textId="77777777" w:rsidR="005F263D" w:rsidRDefault="00373677">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6ABF7520" w14:textId="2FBE8AB4" w:rsidR="005F263D" w:rsidRDefault="00A163E3">
      <w:pPr>
        <w:pStyle w:val="Heading3"/>
      </w:pPr>
      <w:bookmarkStart w:id="83" w:name="_Toc82623982"/>
      <w:r>
        <w:t>Software interfaces</w:t>
      </w:r>
      <w:bookmarkEnd w:id="83"/>
    </w:p>
    <w:p w14:paraId="052C4439" w14:textId="67A0ED20" w:rsidR="005F263D" w:rsidRDefault="00373677">
      <w:r>
        <w:t>The mobile and web application communicate with the same database to send and receive data from users.</w:t>
      </w:r>
      <w:r w:rsidR="008C3D99">
        <w:t xml:space="preserve"> </w:t>
      </w:r>
      <w:r>
        <w:t>The web application also uses technologies to ensure that all updates on the server are updated on the client on real time.</w:t>
      </w:r>
    </w:p>
    <w:p w14:paraId="0E41F735" w14:textId="463E522C" w:rsidR="005F263D" w:rsidRDefault="00A163E3" w:rsidP="00A163E3">
      <w:pPr>
        <w:pStyle w:val="Heading2"/>
      </w:pPr>
      <w:bookmarkStart w:id="84" w:name="_Toc82623983"/>
      <w:r>
        <w:lastRenderedPageBreak/>
        <w:t>Implementation</w:t>
      </w:r>
      <w:bookmarkEnd w:id="84"/>
    </w:p>
    <w:p w14:paraId="13B55E16" w14:textId="77777777" w:rsidR="005F263D" w:rsidRDefault="00373677">
      <w:r>
        <w:t>The proposed system will consist of nine screens, out of which three are for the users’ mobile application and six are for the administrators. The following are the description of each screen:</w:t>
      </w:r>
    </w:p>
    <w:p w14:paraId="2FE71D74" w14:textId="77777777" w:rsidR="005F263D" w:rsidRDefault="00373677">
      <w:pPr>
        <w:pStyle w:val="ListParagraph"/>
        <w:numPr>
          <w:ilvl w:val="0"/>
          <w:numId w:val="21"/>
        </w:numPr>
      </w:pPr>
      <w:r>
        <w:rPr>
          <w:b/>
          <w:bCs/>
        </w:rPr>
        <w:t>The login screen for users:</w:t>
      </w:r>
      <w:r>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5061AC1A" w14:textId="77777777" w:rsidR="005F263D" w:rsidRDefault="00373677">
      <w:pPr>
        <w:pStyle w:val="Default"/>
        <w:numPr>
          <w:ilvl w:val="0"/>
          <w:numId w:val="21"/>
        </w:numPr>
        <w:spacing w:line="360" w:lineRule="auto"/>
        <w:jc w:val="both"/>
        <w:rPr>
          <w:b/>
          <w:bCs/>
        </w:rPr>
      </w:pPr>
      <w:r>
        <w:rPr>
          <w:b/>
          <w:bCs/>
        </w:rPr>
        <w:t xml:space="preserve">The sign-up screen for users: </w:t>
      </w:r>
      <w:r>
        <w:t xml:space="preserve">The sign up is a screen with a sign-up form. The aim of the sign-up pages is to gather data about the user that would be needed in assigning a permission to the user. The data is stored in cloud </w:t>
      </w:r>
      <w:proofErr w:type="spellStart"/>
      <w:r>
        <w:t>firestore</w:t>
      </w:r>
      <w:proofErr w:type="spellEnd"/>
      <w:r>
        <w:t xml:space="preserve"> database with the help of firebase auth as shown in the figure below. </w:t>
      </w:r>
    </w:p>
    <w:p w14:paraId="4E144DCB" w14:textId="77777777" w:rsidR="005F263D" w:rsidRDefault="00373677">
      <w:pPr>
        <w:pStyle w:val="Default"/>
        <w:numPr>
          <w:ilvl w:val="0"/>
          <w:numId w:val="21"/>
        </w:numPr>
        <w:spacing w:line="360" w:lineRule="auto"/>
        <w:jc w:val="both"/>
        <w:rPr>
          <w:b/>
          <w:bCs/>
        </w:rPr>
      </w:pPr>
      <w:r>
        <w:rPr>
          <w:b/>
          <w:bCs/>
        </w:rPr>
        <w:t xml:space="preserve">Splash screen for users: </w:t>
      </w:r>
      <w:r>
        <w:t>The splash screen is the first screen that users see. It mainly gives information about the application.</w:t>
      </w:r>
    </w:p>
    <w:p w14:paraId="7BF9313F" w14:textId="77777777" w:rsidR="005F263D" w:rsidRDefault="00373677">
      <w:pPr>
        <w:pStyle w:val="Default"/>
        <w:numPr>
          <w:ilvl w:val="0"/>
          <w:numId w:val="21"/>
        </w:numPr>
        <w:spacing w:line="360" w:lineRule="auto"/>
        <w:jc w:val="both"/>
        <w:rPr>
          <w:b/>
          <w:bCs/>
        </w:rPr>
      </w:pPr>
      <w:r>
        <w:rPr>
          <w:b/>
          <w:bCs/>
        </w:rPr>
        <w:t xml:space="preserve">The landing page for admins and visitors: </w:t>
      </w:r>
      <w:r>
        <w:t>This is the first page of the web application. It contains information about the entire application (both web and mobile). It also contains links for administrators to sign in and use the system.</w:t>
      </w:r>
    </w:p>
    <w:p w14:paraId="21E32930" w14:textId="77777777" w:rsidR="005F263D" w:rsidRDefault="00373677">
      <w:pPr>
        <w:pStyle w:val="Default"/>
        <w:numPr>
          <w:ilvl w:val="0"/>
          <w:numId w:val="21"/>
        </w:numPr>
        <w:spacing w:line="360" w:lineRule="auto"/>
        <w:jc w:val="both"/>
        <w:rPr>
          <w:b/>
          <w:bCs/>
        </w:rPr>
      </w:pPr>
      <w:r>
        <w:rPr>
          <w:b/>
          <w:bCs/>
        </w:rPr>
        <w:t xml:space="preserve">The Login page for admins: </w:t>
      </w:r>
      <w:r>
        <w:t>This is very similar to the login page for users only that it runs on the web and allows only administrators to login.</w:t>
      </w:r>
    </w:p>
    <w:p w14:paraId="22AFCE1D" w14:textId="77777777" w:rsidR="005F263D" w:rsidRDefault="00373677">
      <w:pPr>
        <w:pStyle w:val="Default"/>
        <w:numPr>
          <w:ilvl w:val="0"/>
          <w:numId w:val="21"/>
        </w:numPr>
        <w:spacing w:line="360" w:lineRule="auto"/>
        <w:jc w:val="both"/>
        <w:rPr>
          <w:b/>
          <w:bCs/>
        </w:rPr>
      </w:pPr>
      <w:r>
        <w:rPr>
          <w:b/>
          <w:bCs/>
        </w:rPr>
        <w:t xml:space="preserve">The Dashboard for admins: </w:t>
      </w:r>
      <w:r>
        <w:t>This is the first page presented to administrators that have successfully logged in. It contains visual analytics like graphs and charts that give a real time overview of what is happening in the system.</w:t>
      </w:r>
    </w:p>
    <w:p w14:paraId="4D82E070" w14:textId="77777777" w:rsidR="005F263D" w:rsidRDefault="00373677">
      <w:pPr>
        <w:pStyle w:val="Default"/>
        <w:numPr>
          <w:ilvl w:val="0"/>
          <w:numId w:val="21"/>
        </w:numPr>
        <w:spacing w:line="360" w:lineRule="auto"/>
        <w:jc w:val="both"/>
        <w:rPr>
          <w:b/>
          <w:bCs/>
        </w:rPr>
      </w:pPr>
      <w:r>
        <w:rPr>
          <w:b/>
          <w:bCs/>
        </w:rPr>
        <w:t xml:space="preserve">The users page for admins: </w:t>
      </w:r>
      <w:r>
        <w:t xml:space="preserve">This page displays allow the users that have signed up </w:t>
      </w:r>
      <w:proofErr w:type="spellStart"/>
      <w:r>
        <w:t>ato</w:t>
      </w:r>
      <w:proofErr w:type="spellEnd"/>
      <w:r>
        <w:t xml:space="preserve"> the platform.</w:t>
      </w:r>
    </w:p>
    <w:p w14:paraId="30E9017B" w14:textId="77777777" w:rsidR="005F263D" w:rsidRDefault="00373677">
      <w:pPr>
        <w:pStyle w:val="Default"/>
        <w:numPr>
          <w:ilvl w:val="0"/>
          <w:numId w:val="21"/>
        </w:numPr>
        <w:spacing w:line="360" w:lineRule="auto"/>
        <w:jc w:val="both"/>
        <w:rPr>
          <w:b/>
          <w:bCs/>
        </w:rPr>
      </w:pPr>
      <w:r>
        <w:rPr>
          <w:b/>
          <w:bCs/>
        </w:rPr>
        <w:t xml:space="preserve">The audio recordings page for admins: </w:t>
      </w:r>
      <w:r>
        <w:t>This page contains the raw audio files that have been sent by the users.</w:t>
      </w:r>
    </w:p>
    <w:p w14:paraId="75EA8886" w14:textId="77777777" w:rsidR="005F263D" w:rsidRDefault="00373677">
      <w:pPr>
        <w:pStyle w:val="Default"/>
        <w:numPr>
          <w:ilvl w:val="0"/>
          <w:numId w:val="21"/>
        </w:numPr>
        <w:spacing w:line="360" w:lineRule="auto"/>
        <w:jc w:val="both"/>
        <w:rPr>
          <w:b/>
          <w:bCs/>
        </w:rPr>
      </w:pPr>
      <w:r>
        <w:rPr>
          <w:b/>
          <w:bCs/>
        </w:rPr>
        <w:t xml:space="preserve">The user profile page: </w:t>
      </w:r>
      <w:r>
        <w:t>This page contains specifics about a user. It contains things like a user’s name, email etc. It also contains all the recordings that a user has sent as well as the format of the recordings.</w:t>
      </w:r>
    </w:p>
    <w:p w14:paraId="41846967" w14:textId="77777777" w:rsidR="005F263D" w:rsidRDefault="00373677">
      <w:pPr>
        <w:pStyle w:val="ListParagraph"/>
      </w:pPr>
      <w:r>
        <w:rPr>
          <w:noProof/>
        </w:rPr>
        <w:lastRenderedPageBreak/>
        <w:drawing>
          <wp:inline distT="0" distB="0" distL="0" distR="0" wp14:anchorId="5D932084" wp14:editId="70535E7D">
            <wp:extent cx="5374005"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0FCC5D7A" w14:textId="77777777" w:rsidR="005F263D" w:rsidRDefault="00373677">
      <w:pPr>
        <w:pStyle w:val="Caption"/>
      </w:pPr>
      <w:r>
        <w:tab/>
      </w:r>
      <w:bookmarkStart w:id="85" w:name="_Toc78970018"/>
      <w:bookmarkStart w:id="86" w:name="_Toc79037425"/>
      <w:bookmarkStart w:id="87" w:name="_Toc78967729"/>
      <w:r>
        <w:t xml:space="preserve">Figure 3. </w:t>
      </w:r>
      <w:fldSimple w:instr=" SEQ Figure_3. \* ARABIC ">
        <w:r>
          <w:t>6</w:t>
        </w:r>
      </w:fldSimple>
      <w:r>
        <w:t>: Firebase Authentication</w:t>
      </w:r>
      <w:bookmarkEnd w:id="85"/>
      <w:bookmarkEnd w:id="86"/>
      <w:bookmarkEnd w:id="87"/>
    </w:p>
    <w:p w14:paraId="2E2AC89E" w14:textId="77777777" w:rsidR="005F263D" w:rsidRDefault="005F263D"/>
    <w:p w14:paraId="3A5F3130" w14:textId="29416AA4" w:rsidR="005F263D" w:rsidRDefault="00A163E3">
      <w:pPr>
        <w:pStyle w:val="Heading3"/>
      </w:pPr>
      <w:bookmarkStart w:id="88" w:name="_Toc82623984"/>
      <w:r>
        <w:t>Use case diagrams</w:t>
      </w:r>
      <w:bookmarkEnd w:id="88"/>
    </w:p>
    <w:p w14:paraId="70EEC578" w14:textId="77777777" w:rsidR="005F263D" w:rsidRDefault="00373677">
      <w:r>
        <w:t>Use case diagrams are employed to collect the requirements of a system, including internal and external impacts, generally design requirements. The use case diagrams below show the number of screens and the level of access available to both users and administrators.</w:t>
      </w:r>
    </w:p>
    <w:p w14:paraId="131A6DEE" w14:textId="77777777" w:rsidR="005F263D" w:rsidRDefault="005F263D"/>
    <w:p w14:paraId="77F7F523" w14:textId="77777777" w:rsidR="005F263D" w:rsidRDefault="00373677">
      <w:r>
        <w:rPr>
          <w:noProof/>
        </w:rPr>
        <w:lastRenderedPageBreak/>
        <w:drawing>
          <wp:inline distT="0" distB="0" distL="0" distR="0" wp14:anchorId="495CC8E3" wp14:editId="07938077">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7E8429F6" w14:textId="77777777" w:rsidR="005F263D" w:rsidRDefault="00373677">
      <w:pPr>
        <w:pStyle w:val="Caption"/>
      </w:pPr>
      <w:bookmarkStart w:id="89" w:name="_Toc78970019"/>
      <w:bookmarkStart w:id="90" w:name="_Toc78967730"/>
      <w:bookmarkStart w:id="91" w:name="_Toc79037426"/>
      <w:r>
        <w:t xml:space="preserve">Figure 3. </w:t>
      </w:r>
      <w:fldSimple w:instr=" SEQ Figure_3. \* ARABIC ">
        <w:r>
          <w:t>7</w:t>
        </w:r>
      </w:fldSimple>
      <w:r>
        <w:t>: Mobile app use case diagram</w:t>
      </w:r>
      <w:bookmarkEnd w:id="89"/>
      <w:bookmarkEnd w:id="90"/>
      <w:bookmarkEnd w:id="91"/>
    </w:p>
    <w:p w14:paraId="2F4AB216" w14:textId="77777777" w:rsidR="005F263D" w:rsidRDefault="005F263D"/>
    <w:p w14:paraId="5F9EC93C" w14:textId="77777777" w:rsidR="005F263D" w:rsidRDefault="00373677">
      <w:r>
        <w:rPr>
          <w:noProof/>
        </w:rPr>
        <w:lastRenderedPageBreak/>
        <w:drawing>
          <wp:inline distT="0" distB="0" distL="0" distR="0" wp14:anchorId="40B3FA18" wp14:editId="538E52A5">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699AFB6E" w14:textId="77777777" w:rsidR="005F263D" w:rsidRDefault="00373677">
      <w:pPr>
        <w:pStyle w:val="Caption"/>
      </w:pPr>
      <w:bookmarkStart w:id="92" w:name="_Toc79037427"/>
      <w:bookmarkStart w:id="93" w:name="_Toc78970020"/>
      <w:bookmarkStart w:id="94" w:name="_Toc78967731"/>
      <w:r>
        <w:t xml:space="preserve">Figure 3. </w:t>
      </w:r>
      <w:fldSimple w:instr=" SEQ Figure_3. \* ARABIC ">
        <w:r>
          <w:t>8</w:t>
        </w:r>
      </w:fldSimple>
      <w:r>
        <w:t>: Web app use case diagram for administrators</w:t>
      </w:r>
      <w:bookmarkEnd w:id="92"/>
      <w:bookmarkEnd w:id="93"/>
      <w:bookmarkEnd w:id="94"/>
    </w:p>
    <w:p w14:paraId="79AC95BB" w14:textId="18C20126" w:rsidR="005F263D" w:rsidRDefault="00A163E3">
      <w:pPr>
        <w:pStyle w:val="Heading3"/>
      </w:pPr>
      <w:bookmarkStart w:id="95" w:name="_Toc82623985"/>
      <w:r>
        <w:t>Class diagram</w:t>
      </w:r>
      <w:bookmarkEnd w:id="95"/>
    </w:p>
    <w:p w14:paraId="6CF920EA" w14:textId="7E1B9FC1" w:rsidR="005F263D" w:rsidRDefault="00EF3EE7">
      <w:r w:rsidRPr="00EF3EE7">
        <w:t>A class diagram is a static diagram as it depicts an application's static perspective. A class diagram is used to construct executable code for an application as well as to describe and record various parts of the system. Class diagrams illustrate the attributes and methods contained within a class, as well as the relationships between classes within a project</w:t>
      </w:r>
      <w:r w:rsidR="00373677">
        <w:t>.</w:t>
      </w:r>
    </w:p>
    <w:p w14:paraId="2C70A61F" w14:textId="77777777" w:rsidR="005F263D" w:rsidRDefault="005F263D"/>
    <w:p w14:paraId="78A1C980" w14:textId="77777777" w:rsidR="005F263D" w:rsidRDefault="00373677">
      <w:r>
        <w:rPr>
          <w:noProof/>
        </w:rPr>
        <w:lastRenderedPageBreak/>
        <w:drawing>
          <wp:inline distT="0" distB="0" distL="0" distR="0" wp14:anchorId="16055B50" wp14:editId="668CB798">
            <wp:extent cx="5943600" cy="5826125"/>
            <wp:effectExtent l="0" t="0" r="0" b="3175"/>
            <wp:docPr id="6" name="Picture 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imeline&#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5826125"/>
                    </a:xfrm>
                    <a:prstGeom prst="rect">
                      <a:avLst/>
                    </a:prstGeom>
                  </pic:spPr>
                </pic:pic>
              </a:graphicData>
            </a:graphic>
          </wp:inline>
        </w:drawing>
      </w:r>
    </w:p>
    <w:p w14:paraId="71BC3652" w14:textId="77777777" w:rsidR="005F263D" w:rsidRDefault="005F263D"/>
    <w:p w14:paraId="5C7CEDAF" w14:textId="616F7619" w:rsidR="005F263D" w:rsidRDefault="00373677">
      <w:pPr>
        <w:pStyle w:val="Caption"/>
      </w:pPr>
      <w:bookmarkStart w:id="96" w:name="_Toc79037428"/>
      <w:r>
        <w:t xml:space="preserve">Figure 3. </w:t>
      </w:r>
      <w:fldSimple w:instr=" SEQ Figure_3. \* ARABIC ">
        <w:r>
          <w:t>9</w:t>
        </w:r>
      </w:fldSimple>
      <w:r>
        <w:t>: Class Diagram</w:t>
      </w:r>
      <w:bookmarkEnd w:id="96"/>
    </w:p>
    <w:p w14:paraId="0C1279B2" w14:textId="67C6FDEF" w:rsidR="002D4320" w:rsidRDefault="002D4320" w:rsidP="002D4320">
      <w:pPr>
        <w:pStyle w:val="Heading2"/>
      </w:pPr>
      <w:bookmarkStart w:id="97" w:name="_Toc82623986"/>
      <w:r>
        <w:t>Summary</w:t>
      </w:r>
      <w:bookmarkEnd w:id="97"/>
    </w:p>
    <w:p w14:paraId="5808A51F" w14:textId="43270635" w:rsidR="002D4320" w:rsidRPr="002D4320" w:rsidRDefault="002D4320" w:rsidP="002D4320">
      <w:r>
        <w:t>The various technologies used in the implementation of this project from its design stage to its development stage were discussed in this chapter. This chapter also described the procedure involved in the development of this project.</w:t>
      </w:r>
    </w:p>
    <w:p w14:paraId="41246CDD" w14:textId="77777777" w:rsidR="005F263D" w:rsidRDefault="005F263D"/>
    <w:p w14:paraId="2D712763" w14:textId="77777777" w:rsidR="005F263D" w:rsidRDefault="005F263D" w:rsidP="0042064E">
      <w:pPr>
        <w:pStyle w:val="Heading1"/>
      </w:pPr>
      <w:bookmarkStart w:id="98" w:name="_Toc82623987"/>
      <w:bookmarkEnd w:id="98"/>
    </w:p>
    <w:p w14:paraId="6900D748" w14:textId="77777777" w:rsidR="005F263D" w:rsidRPr="00CC14E6" w:rsidRDefault="00373677">
      <w:pPr>
        <w:jc w:val="center"/>
        <w:rPr>
          <w:b/>
          <w:bCs/>
        </w:rPr>
      </w:pPr>
      <w:r w:rsidRPr="00CC14E6">
        <w:rPr>
          <w:b/>
          <w:bCs/>
        </w:rPr>
        <w:t>IMPLEMENTATION AND TESTING</w:t>
      </w:r>
    </w:p>
    <w:p w14:paraId="604FC896" w14:textId="0FEB1F25" w:rsidR="005F263D" w:rsidRDefault="00A163E3" w:rsidP="00A163E3">
      <w:pPr>
        <w:pStyle w:val="Heading2"/>
      </w:pPr>
      <w:bookmarkStart w:id="99" w:name="_Toc82623988"/>
      <w:r>
        <w:t>Introduction</w:t>
      </w:r>
      <w:bookmarkEnd w:id="99"/>
    </w:p>
    <w:p w14:paraId="6FCEFDC1" w14:textId="77777777" w:rsidR="005F263D" w:rsidRDefault="00373677">
      <w:r>
        <w:t xml:space="preserve">This chapter sheds some light on the work that was done in the development process of this project. It describes the implementation of every component in the system. It also highlights the performance of the system as a whole and how its components work together to achieve this performance. Finally, this chapter shows the results of the work that was carried out at various points in the project. </w:t>
      </w:r>
    </w:p>
    <w:p w14:paraId="72E9B817" w14:textId="2D8017D1" w:rsidR="005F263D" w:rsidRDefault="00A163E3" w:rsidP="00A163E3">
      <w:pPr>
        <w:pStyle w:val="Heading2"/>
      </w:pPr>
      <w:bookmarkStart w:id="100" w:name="_Toc82623989"/>
      <w:r>
        <w:t>Scope</w:t>
      </w:r>
      <w:bookmarkEnd w:id="100"/>
    </w:p>
    <w:p w14:paraId="0B48489D" w14:textId="77777777" w:rsidR="005F263D" w:rsidRDefault="00373677">
      <w:r>
        <w:t xml:space="preserve">At the time of writing this report, the name I have chosen for the application is “Metered”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w:t>
      </w:r>
      <w:proofErr w:type="spellStart"/>
      <w:r>
        <w:t>firestore</w:t>
      </w:r>
      <w:proofErr w:type="spellEnd"/>
      <w:r>
        <w:t>.</w:t>
      </w:r>
    </w:p>
    <w:p w14:paraId="6F16650E" w14:textId="77777777" w:rsidR="005F263D" w:rsidRDefault="00373677">
      <w:r>
        <w:t>On opening the mobile application for the first time, a user is expected to sign up by providing some of his data.</w:t>
      </w:r>
    </w:p>
    <w:p w14:paraId="492FC8DD" w14:textId="77777777" w:rsidR="005F263D" w:rsidRDefault="00373677">
      <w:r>
        <w:t>The mobile application has some of the following functionality:</w:t>
      </w:r>
    </w:p>
    <w:p w14:paraId="4939AD03" w14:textId="77777777" w:rsidR="005F263D" w:rsidRDefault="00373677">
      <w:pPr>
        <w:pStyle w:val="ListParagraph"/>
        <w:numPr>
          <w:ilvl w:val="0"/>
          <w:numId w:val="22"/>
        </w:numPr>
        <w:spacing w:line="360" w:lineRule="auto"/>
      </w:pPr>
      <w:r>
        <w:t>Obtaining permission from users to access their microphones.</w:t>
      </w:r>
    </w:p>
    <w:p w14:paraId="44AF270E" w14:textId="77777777" w:rsidR="005F263D" w:rsidRDefault="00373677">
      <w:pPr>
        <w:pStyle w:val="ListParagraph"/>
        <w:numPr>
          <w:ilvl w:val="0"/>
          <w:numId w:val="22"/>
        </w:numPr>
        <w:spacing w:line="360" w:lineRule="auto"/>
      </w:pPr>
      <w:r>
        <w:t>Recording radio listenership.</w:t>
      </w:r>
    </w:p>
    <w:p w14:paraId="0E7A0B32" w14:textId="77777777" w:rsidR="005F263D" w:rsidRDefault="00373677">
      <w:pPr>
        <w:pStyle w:val="ListParagraph"/>
        <w:numPr>
          <w:ilvl w:val="0"/>
          <w:numId w:val="22"/>
        </w:numPr>
        <w:spacing w:line="360" w:lineRule="auto"/>
      </w:pPr>
      <w:r>
        <w:t>Making post requests to the database.</w:t>
      </w:r>
    </w:p>
    <w:p w14:paraId="7B0C3F19" w14:textId="77777777" w:rsidR="005F263D" w:rsidRDefault="00373677">
      <w:r>
        <w:t>While the web application has some of the following functionality:</w:t>
      </w:r>
    </w:p>
    <w:p w14:paraId="1FDD9C4B" w14:textId="77777777" w:rsidR="005F263D" w:rsidRDefault="00373677">
      <w:pPr>
        <w:pStyle w:val="ListParagraph"/>
        <w:numPr>
          <w:ilvl w:val="0"/>
          <w:numId w:val="23"/>
        </w:numPr>
        <w:spacing w:line="360" w:lineRule="auto"/>
      </w:pPr>
      <w:r>
        <w:t>Real-time audio upload tracking.</w:t>
      </w:r>
    </w:p>
    <w:p w14:paraId="13C1A69E" w14:textId="77777777" w:rsidR="005F263D" w:rsidRDefault="00373677">
      <w:pPr>
        <w:pStyle w:val="ListParagraph"/>
        <w:numPr>
          <w:ilvl w:val="0"/>
          <w:numId w:val="23"/>
        </w:numPr>
        <w:spacing w:line="360" w:lineRule="auto"/>
      </w:pPr>
      <w:r>
        <w:t>Audio file analysis with machine learning.</w:t>
      </w:r>
    </w:p>
    <w:p w14:paraId="0721A5D0" w14:textId="77777777" w:rsidR="005F263D" w:rsidRDefault="00373677">
      <w:pPr>
        <w:pStyle w:val="ListParagraph"/>
        <w:numPr>
          <w:ilvl w:val="0"/>
          <w:numId w:val="23"/>
        </w:numPr>
        <w:spacing w:line="360" w:lineRule="auto"/>
      </w:pPr>
      <w:r>
        <w:t>Visualizing radio listenership with charts and graphs.</w:t>
      </w:r>
    </w:p>
    <w:p w14:paraId="30E2C8B2" w14:textId="77777777" w:rsidR="005F263D" w:rsidRDefault="005F263D"/>
    <w:p w14:paraId="5E02BD70" w14:textId="77777777" w:rsidR="005F263D" w:rsidRDefault="005F263D"/>
    <w:p w14:paraId="2A2A67ED" w14:textId="170F5E6D" w:rsidR="005F263D" w:rsidRDefault="00A163E3" w:rsidP="00A163E3">
      <w:pPr>
        <w:pStyle w:val="Heading2"/>
      </w:pPr>
      <w:bookmarkStart w:id="101" w:name="_Toc82623990"/>
      <w:r>
        <w:lastRenderedPageBreak/>
        <w:t>Mobile interfaces</w:t>
      </w:r>
      <w:bookmarkEnd w:id="101"/>
    </w:p>
    <w:p w14:paraId="37E1BAB3" w14:textId="77777777" w:rsidR="005F263D" w:rsidRDefault="00373677">
      <w:r>
        <w:t>The UI of the mobile application, their functionalities and their level of accessibility are discussed.</w:t>
      </w:r>
    </w:p>
    <w:p w14:paraId="2A41EA16" w14:textId="77777777" w:rsidR="005F263D" w:rsidRDefault="005F263D" w:rsidP="00DA19DE">
      <w:pPr>
        <w:pStyle w:val="Caption"/>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4ED561B4" w14:textId="77777777">
        <w:tc>
          <w:tcPr>
            <w:tcW w:w="4675" w:type="dxa"/>
          </w:tcPr>
          <w:p w14:paraId="3DBE21C3" w14:textId="77777777" w:rsidR="005F263D" w:rsidRDefault="00373677">
            <w:pPr>
              <w:spacing w:after="0"/>
            </w:pPr>
            <w:r>
              <w:rPr>
                <w:noProof/>
              </w:rPr>
              <w:drawing>
                <wp:inline distT="0" distB="0" distL="0" distR="0" wp14:anchorId="3F6C3083" wp14:editId="348DF9D1">
                  <wp:extent cx="2571750" cy="3810000"/>
                  <wp:effectExtent l="0" t="0" r="0"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1750" cy="3810000"/>
                          </a:xfrm>
                          <a:prstGeom prst="rect">
                            <a:avLst/>
                          </a:prstGeom>
                        </pic:spPr>
                      </pic:pic>
                    </a:graphicData>
                  </a:graphic>
                </wp:inline>
              </w:drawing>
            </w:r>
          </w:p>
          <w:p w14:paraId="42221287" w14:textId="77777777" w:rsidR="005F263D" w:rsidRDefault="00373677">
            <w:pPr>
              <w:pStyle w:val="Caption"/>
            </w:pPr>
            <w:bookmarkStart w:id="102" w:name="_Toc79050924"/>
            <w:bookmarkStart w:id="103" w:name="_Toc78967564"/>
            <w:r>
              <w:t xml:space="preserve">Figure 4. </w:t>
            </w:r>
            <w:fldSimple w:instr=" SEQ Figure_4. \* ARABIC ">
              <w:r>
                <w:t>1</w:t>
              </w:r>
            </w:fldSimple>
            <w:r>
              <w:t>: Mobile registration screen</w:t>
            </w:r>
            <w:bookmarkEnd w:id="102"/>
            <w:bookmarkEnd w:id="103"/>
          </w:p>
        </w:tc>
        <w:tc>
          <w:tcPr>
            <w:tcW w:w="4675" w:type="dxa"/>
          </w:tcPr>
          <w:p w14:paraId="302D92F8" w14:textId="77777777" w:rsidR="005F263D" w:rsidRDefault="00373677">
            <w:pPr>
              <w:spacing w:after="0"/>
            </w:pPr>
            <w:r>
              <w:rPr>
                <w:noProof/>
              </w:rPr>
              <w:drawing>
                <wp:inline distT="0" distB="0" distL="0" distR="0" wp14:anchorId="45B593CD" wp14:editId="61F4073F">
                  <wp:extent cx="2509520" cy="377825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p w14:paraId="5F6C0A56" w14:textId="77777777" w:rsidR="005F263D" w:rsidRDefault="00373677">
            <w:pPr>
              <w:pStyle w:val="Caption"/>
            </w:pPr>
            <w:bookmarkStart w:id="104" w:name="_Toc78967565"/>
            <w:bookmarkStart w:id="105" w:name="_Toc79050925"/>
            <w:r>
              <w:t xml:space="preserve">Figure 4. </w:t>
            </w:r>
            <w:fldSimple w:instr=" SEQ Figure_4. \* ARABIC ">
              <w:r>
                <w:t>2</w:t>
              </w:r>
            </w:fldSimple>
            <w:r>
              <w:t>: Registration success prompt</w:t>
            </w:r>
            <w:bookmarkEnd w:id="104"/>
            <w:bookmarkEnd w:id="105"/>
          </w:p>
        </w:tc>
      </w:tr>
    </w:tbl>
    <w:p w14:paraId="6B1215C6" w14:textId="77777777" w:rsidR="005F263D" w:rsidRDefault="00373677">
      <w:pPr>
        <w:tabs>
          <w:tab w:val="left" w:pos="6240"/>
        </w:tabs>
      </w:pPr>
      <w:r>
        <w:tab/>
        <w:t xml:space="preserve"> </w:t>
      </w:r>
    </w:p>
    <w:p w14:paraId="2FDA2F89" w14:textId="77777777" w:rsidR="005F263D" w:rsidRDefault="00373677">
      <w:r>
        <w:t xml:space="preserve">Figure 4.1 above is the register </w:t>
      </w:r>
      <w:proofErr w:type="gramStart"/>
      <w:r>
        <w:t>screen,</w:t>
      </w:r>
      <w:proofErr w:type="gramEnd"/>
      <w:r>
        <w:t xml:space="preserve"> it contains a form that a new user is required to fill. After the completion of this form, the user’s details are stored in cloud </w:t>
      </w:r>
      <w:proofErr w:type="spellStart"/>
      <w:proofErr w:type="gramStart"/>
      <w:r>
        <w:t>firestore</w:t>
      </w:r>
      <w:proofErr w:type="spellEnd"/>
      <w:proofErr w:type="gramEnd"/>
      <w:r>
        <w:t xml:space="preserve"> and the user is redirected to the record screen where he can start recording his listening pattern.</w:t>
      </w:r>
    </w:p>
    <w:p w14:paraId="605E761B" w14:textId="77777777" w:rsidR="005F263D" w:rsidRDefault="005F263D"/>
    <w:p w14:paraId="22E5D3C2" w14:textId="77777777" w:rsidR="005F263D" w:rsidRDefault="005F263D"/>
    <w:p w14:paraId="65F98D2B" w14:textId="77777777" w:rsidR="005F263D" w:rsidRDefault="005F263D"/>
    <w:p w14:paraId="31A9A6B4" w14:textId="77777777" w:rsidR="005F263D" w:rsidRDefault="005F263D"/>
    <w:p w14:paraId="546D1970" w14:textId="77777777" w:rsidR="005F263D" w:rsidRDefault="005F263D"/>
    <w:p w14:paraId="7875B38D" w14:textId="77777777" w:rsidR="005F263D" w:rsidRDefault="00373677">
      <w:r>
        <w:lastRenderedPageBreak/>
        <w:t>On the other hand, a previously existing user will be taken to the login screen where he’ll be required to sign in. The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60007725" w14:textId="77777777">
        <w:tc>
          <w:tcPr>
            <w:tcW w:w="4675" w:type="dxa"/>
          </w:tcPr>
          <w:p w14:paraId="56762E91" w14:textId="77777777" w:rsidR="005F263D" w:rsidRDefault="00373677">
            <w:pPr>
              <w:spacing w:after="0"/>
            </w:pPr>
            <w:r>
              <w:rPr>
                <w:noProof/>
              </w:rPr>
              <w:drawing>
                <wp:inline distT="0" distB="0" distL="0" distR="0" wp14:anchorId="69C6EBAD" wp14:editId="0F4C4C5A">
                  <wp:extent cx="2553335" cy="3846830"/>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p w14:paraId="0EE564BE" w14:textId="77777777" w:rsidR="005F263D" w:rsidRDefault="00373677">
            <w:pPr>
              <w:pStyle w:val="Caption"/>
            </w:pPr>
            <w:bookmarkStart w:id="106" w:name="_Toc78967566"/>
            <w:bookmarkStart w:id="107" w:name="_Toc79050926"/>
            <w:r>
              <w:t xml:space="preserve">Figure 4. </w:t>
            </w:r>
            <w:fldSimple w:instr=" SEQ Figure_4. \* ARABIC ">
              <w:r>
                <w:t>3</w:t>
              </w:r>
            </w:fldSimple>
            <w:r>
              <w:t>: Mobile login screen</w:t>
            </w:r>
            <w:bookmarkEnd w:id="106"/>
            <w:bookmarkEnd w:id="107"/>
          </w:p>
        </w:tc>
        <w:tc>
          <w:tcPr>
            <w:tcW w:w="4675" w:type="dxa"/>
          </w:tcPr>
          <w:p w14:paraId="11568E5D" w14:textId="77777777" w:rsidR="005F263D" w:rsidRDefault="00373677">
            <w:pPr>
              <w:spacing w:after="0"/>
            </w:pPr>
            <w:r>
              <w:rPr>
                <w:noProof/>
              </w:rPr>
              <w:drawing>
                <wp:inline distT="0" distB="0" distL="0" distR="0" wp14:anchorId="7D19DFE0" wp14:editId="64AE83A4">
                  <wp:extent cx="2543810" cy="3855720"/>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p w14:paraId="40A0483F" w14:textId="77777777" w:rsidR="005F263D" w:rsidRDefault="00373677">
            <w:pPr>
              <w:pStyle w:val="Caption"/>
            </w:pPr>
            <w:bookmarkStart w:id="108" w:name="_Toc79050927"/>
            <w:bookmarkStart w:id="109" w:name="_Toc78967567"/>
            <w:r>
              <w:t xml:space="preserve">Figure 4. </w:t>
            </w:r>
            <w:fldSimple w:instr=" SEQ Figure_4. \* ARABIC ">
              <w:r>
                <w:t>4</w:t>
              </w:r>
            </w:fldSimple>
            <w:r>
              <w:t>: Mobile record screen</w:t>
            </w:r>
            <w:bookmarkEnd w:id="108"/>
            <w:bookmarkEnd w:id="109"/>
          </w:p>
        </w:tc>
      </w:tr>
    </w:tbl>
    <w:p w14:paraId="0CE7B39E" w14:textId="77777777" w:rsidR="005F263D" w:rsidRDefault="00373677">
      <w:pPr>
        <w:tabs>
          <w:tab w:val="left" w:pos="6870"/>
        </w:tabs>
      </w:pPr>
      <w:r>
        <w:tab/>
      </w:r>
    </w:p>
    <w:p w14:paraId="2FE25A77" w14:textId="77777777" w:rsidR="005F263D" w:rsidRDefault="00373677">
      <w:r>
        <w:t>After an existing user has successfully signed in, he’ll be taken to the record screen where he is required to start recording what he is listening to. Before the recording process starts the application asks for the user’s permission to 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19B54533" w14:textId="77777777" w:rsidR="005F263D" w:rsidRDefault="005F263D"/>
    <w:p w14:paraId="5A2C7152" w14:textId="77777777" w:rsidR="005F263D" w:rsidRDefault="005F263D"/>
    <w:p w14:paraId="76042EA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294813F4" w14:textId="77777777">
        <w:tc>
          <w:tcPr>
            <w:tcW w:w="4675" w:type="dxa"/>
          </w:tcPr>
          <w:p w14:paraId="197FA586" w14:textId="77777777" w:rsidR="005F263D" w:rsidRDefault="00373677">
            <w:pPr>
              <w:spacing w:after="0"/>
            </w:pPr>
            <w:r>
              <w:rPr>
                <w:noProof/>
              </w:rPr>
              <w:lastRenderedPageBreak/>
              <w:drawing>
                <wp:inline distT="0" distB="0" distL="0" distR="0" wp14:anchorId="15FD20BE" wp14:editId="2ADDDDA9">
                  <wp:extent cx="2241550" cy="324231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9168" cy="3311820"/>
                          </a:xfrm>
                          <a:prstGeom prst="rect">
                            <a:avLst/>
                          </a:prstGeom>
                        </pic:spPr>
                      </pic:pic>
                    </a:graphicData>
                  </a:graphic>
                </wp:inline>
              </w:drawing>
            </w:r>
          </w:p>
          <w:p w14:paraId="50FDD720" w14:textId="77777777" w:rsidR="005F263D" w:rsidRDefault="00373677">
            <w:pPr>
              <w:pStyle w:val="Caption"/>
            </w:pPr>
            <w:bookmarkStart w:id="110" w:name="_Toc78967568"/>
            <w:bookmarkStart w:id="111" w:name="_Toc79050928"/>
            <w:r>
              <w:t xml:space="preserve">Figure 4. </w:t>
            </w:r>
            <w:fldSimple w:instr=" SEQ Figure_4. \* ARABIC ">
              <w:r>
                <w:t>5</w:t>
              </w:r>
            </w:fldSimple>
            <w:r>
              <w:t>: Microphone permission prompt</w:t>
            </w:r>
            <w:bookmarkEnd w:id="110"/>
            <w:bookmarkEnd w:id="111"/>
          </w:p>
        </w:tc>
        <w:tc>
          <w:tcPr>
            <w:tcW w:w="4675" w:type="dxa"/>
          </w:tcPr>
          <w:p w14:paraId="3532D179" w14:textId="77777777" w:rsidR="005F263D" w:rsidRDefault="00373677">
            <w:pPr>
              <w:spacing w:after="0"/>
            </w:pPr>
            <w:r>
              <w:rPr>
                <w:noProof/>
              </w:rPr>
              <w:drawing>
                <wp:inline distT="0" distB="0" distL="0" distR="0" wp14:anchorId="1C8D5E8F" wp14:editId="76715655">
                  <wp:extent cx="2249805" cy="3274695"/>
                  <wp:effectExtent l="0" t="0" r="0" b="1905"/>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89572" cy="3332711"/>
                          </a:xfrm>
                          <a:prstGeom prst="rect">
                            <a:avLst/>
                          </a:prstGeom>
                        </pic:spPr>
                      </pic:pic>
                    </a:graphicData>
                  </a:graphic>
                </wp:inline>
              </w:drawing>
            </w:r>
          </w:p>
          <w:p w14:paraId="799AE98B" w14:textId="77777777" w:rsidR="005F263D" w:rsidRDefault="00373677">
            <w:pPr>
              <w:pStyle w:val="Caption"/>
            </w:pPr>
            <w:bookmarkStart w:id="112" w:name="_Toc79050929"/>
            <w:bookmarkStart w:id="113" w:name="_Toc78967569"/>
            <w:r>
              <w:t xml:space="preserve">Figure 4. </w:t>
            </w:r>
            <w:fldSimple w:instr=" SEQ Figure_4. \* ARABIC ">
              <w:r>
                <w:t>6</w:t>
              </w:r>
            </w:fldSimple>
            <w:r>
              <w:t>: Recording in progress</w:t>
            </w:r>
            <w:bookmarkEnd w:id="112"/>
            <w:bookmarkEnd w:id="113"/>
          </w:p>
          <w:p w14:paraId="46FE6A7D" w14:textId="77777777" w:rsidR="005F263D" w:rsidRDefault="005F263D">
            <w:pPr>
              <w:spacing w:after="0"/>
            </w:pPr>
          </w:p>
        </w:tc>
      </w:tr>
    </w:tbl>
    <w:p w14:paraId="4D32499D" w14:textId="77777777" w:rsidR="005F263D" w:rsidRDefault="00373677">
      <w:pPr>
        <w:jc w:val="center"/>
      </w:pPr>
      <w:r>
        <w:rPr>
          <w:noProof/>
        </w:rPr>
        <w:drawing>
          <wp:inline distT="0" distB="0" distL="0" distR="0" wp14:anchorId="7509F888" wp14:editId="1A906AC6">
            <wp:extent cx="1988185" cy="2764155"/>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06287" cy="2789176"/>
                    </a:xfrm>
                    <a:prstGeom prst="rect">
                      <a:avLst/>
                    </a:prstGeom>
                  </pic:spPr>
                </pic:pic>
              </a:graphicData>
            </a:graphic>
          </wp:inline>
        </w:drawing>
      </w:r>
    </w:p>
    <w:p w14:paraId="1D3EDAF0" w14:textId="77777777" w:rsidR="005F263D" w:rsidRDefault="00373677">
      <w:pPr>
        <w:pStyle w:val="Caption"/>
      </w:pPr>
      <w:bookmarkStart w:id="114" w:name="_Toc79050930"/>
      <w:r>
        <w:t xml:space="preserve">Figure 4. </w:t>
      </w:r>
      <w:fldSimple w:instr=" SEQ Figure_4. \* ARABIC ">
        <w:r>
          <w:t>7</w:t>
        </w:r>
      </w:fldSimple>
      <w:r>
        <w:t>: Audio upload prompt</w:t>
      </w:r>
      <w:bookmarkEnd w:id="114"/>
    </w:p>
    <w:p w14:paraId="0F61E6EF" w14:textId="1E5A7680" w:rsidR="005F263D" w:rsidRDefault="005F263D"/>
    <w:p w14:paraId="0F80D34F" w14:textId="77777777" w:rsidR="006A3A4B" w:rsidRDefault="006A3A4B"/>
    <w:p w14:paraId="39E505B6" w14:textId="6BBC364F" w:rsidR="005F263D" w:rsidRDefault="00A163E3" w:rsidP="00A163E3">
      <w:pPr>
        <w:pStyle w:val="Heading2"/>
      </w:pPr>
      <w:bookmarkStart w:id="115" w:name="_Toc82623991"/>
      <w:r>
        <w:lastRenderedPageBreak/>
        <w:t>Web interfaces</w:t>
      </w:r>
      <w:bookmarkEnd w:id="115"/>
    </w:p>
    <w:p w14:paraId="2218FB60" w14:textId="77777777" w:rsidR="005F263D" w:rsidRDefault="00373677">
      <w:r>
        <w:t>The UI of the web application, their functionalities and their level of accessibility ar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75551D09" w14:textId="77777777">
        <w:tc>
          <w:tcPr>
            <w:tcW w:w="9350" w:type="dxa"/>
          </w:tcPr>
          <w:p w14:paraId="337046B3" w14:textId="77777777" w:rsidR="005F263D" w:rsidRDefault="00373677">
            <w:pPr>
              <w:spacing w:after="0"/>
            </w:pPr>
            <w:r>
              <w:rPr>
                <w:noProof/>
              </w:rPr>
              <w:drawing>
                <wp:inline distT="0" distB="0" distL="0" distR="0" wp14:anchorId="315D0107" wp14:editId="57FD2DE0">
                  <wp:extent cx="5941060" cy="2891790"/>
                  <wp:effectExtent l="0" t="0" r="254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84058" cy="2912875"/>
                          </a:xfrm>
                          <a:prstGeom prst="rect">
                            <a:avLst/>
                          </a:prstGeom>
                        </pic:spPr>
                      </pic:pic>
                    </a:graphicData>
                  </a:graphic>
                </wp:inline>
              </w:drawing>
            </w:r>
          </w:p>
        </w:tc>
      </w:tr>
      <w:tr w:rsidR="005F263D" w14:paraId="2A188A16" w14:textId="77777777">
        <w:tc>
          <w:tcPr>
            <w:tcW w:w="9350" w:type="dxa"/>
          </w:tcPr>
          <w:p w14:paraId="5D47E492" w14:textId="77777777" w:rsidR="005F263D" w:rsidRDefault="00373677">
            <w:pPr>
              <w:spacing w:after="0"/>
              <w:jc w:val="center"/>
            </w:pPr>
            <w:bookmarkStart w:id="116" w:name="_Toc79050931"/>
            <w:bookmarkStart w:id="117" w:name="_Toc78967571"/>
            <w:r>
              <w:t xml:space="preserve">Figure 4. </w:t>
            </w:r>
            <w:fldSimple w:instr=" SEQ Figure_4. \* ARABIC ">
              <w:r>
                <w:t>8</w:t>
              </w:r>
            </w:fldSimple>
            <w:r>
              <w:t>: Administrators Login page</w:t>
            </w:r>
            <w:bookmarkEnd w:id="116"/>
            <w:bookmarkEnd w:id="117"/>
          </w:p>
        </w:tc>
      </w:tr>
      <w:tr w:rsidR="005F263D" w14:paraId="71DD5F87" w14:textId="77777777">
        <w:tc>
          <w:tcPr>
            <w:tcW w:w="9350" w:type="dxa"/>
          </w:tcPr>
          <w:p w14:paraId="0A7627B1" w14:textId="77777777" w:rsidR="005F263D" w:rsidRDefault="005F263D">
            <w:pPr>
              <w:pStyle w:val="Caption"/>
            </w:pPr>
          </w:p>
        </w:tc>
      </w:tr>
      <w:tr w:rsidR="005F263D" w14:paraId="1C47A3C7" w14:textId="77777777">
        <w:tc>
          <w:tcPr>
            <w:tcW w:w="9350" w:type="dxa"/>
          </w:tcPr>
          <w:p w14:paraId="54A6C104" w14:textId="77777777" w:rsidR="005F263D" w:rsidRDefault="00373677">
            <w:pPr>
              <w:spacing w:after="0"/>
            </w:pPr>
            <w:r>
              <w:rPr>
                <w:noProof/>
              </w:rPr>
              <w:drawing>
                <wp:inline distT="0" distB="0" distL="0" distR="0" wp14:anchorId="26D5DD64" wp14:editId="759B1832">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r w:rsidR="005F263D" w14:paraId="7E04C254" w14:textId="77777777">
        <w:tc>
          <w:tcPr>
            <w:tcW w:w="9350" w:type="dxa"/>
          </w:tcPr>
          <w:p w14:paraId="0362BD4C" w14:textId="77777777" w:rsidR="005F263D" w:rsidRDefault="00373677">
            <w:pPr>
              <w:pStyle w:val="Caption"/>
            </w:pPr>
            <w:bookmarkStart w:id="118" w:name="_Toc78967572"/>
            <w:bookmarkStart w:id="119" w:name="_Toc79050932"/>
            <w:r>
              <w:t xml:space="preserve">Figure 4. </w:t>
            </w:r>
            <w:fldSimple w:instr=" SEQ Figure_4. \* ARABIC ">
              <w:r>
                <w:t>9</w:t>
              </w:r>
            </w:fldSimple>
            <w:r>
              <w:t xml:space="preserve">: </w:t>
            </w:r>
            <w:proofErr w:type="gramStart"/>
            <w:r>
              <w:t>Administrators</w:t>
            </w:r>
            <w:proofErr w:type="gramEnd"/>
            <w:r>
              <w:t xml:space="preserve"> dashboard</w:t>
            </w:r>
            <w:bookmarkEnd w:id="118"/>
            <w:bookmarkEnd w:id="119"/>
          </w:p>
        </w:tc>
      </w:tr>
    </w:tbl>
    <w:p w14:paraId="17A019C9" w14:textId="77777777" w:rsidR="005F263D" w:rsidRDefault="005F263D"/>
    <w:p w14:paraId="740A04DD" w14:textId="77777777" w:rsidR="005F263D" w:rsidRDefault="00373677">
      <w:r>
        <w:t>Figure 4.8 above shows the login page for administrators. When an admin successfully logs in, he is redirected to the admin dashboard where he can monitor what is going on in the system in real-</w:t>
      </w:r>
      <w:r>
        <w:lastRenderedPageBreak/>
        <w:t xml:space="preserve">time. An administrator could navigate to the </w:t>
      </w:r>
      <w:proofErr w:type="gramStart"/>
      <w:r>
        <w:t>users</w:t>
      </w:r>
      <w:proofErr w:type="gramEnd"/>
      <w:r>
        <w:t xml:space="preserve"> page where he can see all the people that have signed-up using the mobile application. Here, he’ll have the ability to se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501737E1" w14:textId="77777777">
        <w:tc>
          <w:tcPr>
            <w:tcW w:w="9350" w:type="dxa"/>
          </w:tcPr>
          <w:p w14:paraId="3F69921D" w14:textId="77777777" w:rsidR="005F263D" w:rsidRDefault="00373677">
            <w:pPr>
              <w:spacing w:after="0"/>
            </w:pPr>
            <w:r>
              <w:rPr>
                <w:noProof/>
              </w:rPr>
              <w:drawing>
                <wp:inline distT="0" distB="0" distL="0" distR="0" wp14:anchorId="59FC3252" wp14:editId="3B234CE1">
                  <wp:extent cx="5936615"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5F263D" w14:paraId="72C502CE" w14:textId="77777777">
        <w:tc>
          <w:tcPr>
            <w:tcW w:w="9350" w:type="dxa"/>
          </w:tcPr>
          <w:p w14:paraId="25C7884F" w14:textId="77777777" w:rsidR="005F263D" w:rsidRDefault="00373677">
            <w:pPr>
              <w:pStyle w:val="Caption"/>
            </w:pPr>
            <w:bookmarkStart w:id="120" w:name="_Toc79050933"/>
            <w:bookmarkStart w:id="121" w:name="_Toc78967573"/>
            <w:r>
              <w:t xml:space="preserve">Figure 4. </w:t>
            </w:r>
            <w:fldSimple w:instr=" SEQ Figure_4. \* ARABIC ">
              <w:r>
                <w:t>10</w:t>
              </w:r>
            </w:fldSimple>
            <w:r>
              <w:t xml:space="preserve">: </w:t>
            </w:r>
            <w:proofErr w:type="gramStart"/>
            <w:r>
              <w:t>Users</w:t>
            </w:r>
            <w:proofErr w:type="gramEnd"/>
            <w:r>
              <w:t xml:space="preserve"> page showing registered users</w:t>
            </w:r>
            <w:bookmarkEnd w:id="120"/>
            <w:bookmarkEnd w:id="121"/>
          </w:p>
        </w:tc>
      </w:tr>
      <w:tr w:rsidR="005F263D" w14:paraId="0AE4BEF0" w14:textId="77777777">
        <w:tc>
          <w:tcPr>
            <w:tcW w:w="9350" w:type="dxa"/>
          </w:tcPr>
          <w:p w14:paraId="0B099D50" w14:textId="77777777" w:rsidR="005F263D" w:rsidRDefault="00373677">
            <w:pPr>
              <w:spacing w:after="0"/>
            </w:pPr>
            <w:r>
              <w:rPr>
                <w:noProof/>
              </w:rPr>
              <w:drawing>
                <wp:inline distT="0" distB="0" distL="0" distR="0" wp14:anchorId="54492C74" wp14:editId="163B3A61">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r w:rsidR="005F263D" w14:paraId="6428E45A" w14:textId="77777777">
        <w:tc>
          <w:tcPr>
            <w:tcW w:w="9350" w:type="dxa"/>
          </w:tcPr>
          <w:p w14:paraId="047DAB7F" w14:textId="77777777" w:rsidR="005F263D" w:rsidRDefault="00373677">
            <w:pPr>
              <w:pStyle w:val="Caption"/>
            </w:pPr>
            <w:bookmarkStart w:id="122" w:name="_Toc78967574"/>
            <w:bookmarkStart w:id="123" w:name="_Toc79050934"/>
            <w:r>
              <w:t xml:space="preserve">Figure 4. </w:t>
            </w:r>
            <w:fldSimple w:instr=" SEQ Figure_4. \* ARABIC ">
              <w:r>
                <w:t>11</w:t>
              </w:r>
            </w:fldSimple>
            <w:r>
              <w:t>: A user’s profile page showing the user’s uploads</w:t>
            </w:r>
            <w:bookmarkEnd w:id="122"/>
            <w:bookmarkEnd w:id="123"/>
          </w:p>
        </w:tc>
      </w:tr>
    </w:tbl>
    <w:p w14:paraId="0FCD39E6" w14:textId="77777777" w:rsidR="005F263D" w:rsidRDefault="005F263D"/>
    <w:p w14:paraId="4F32E0EE" w14:textId="77777777" w:rsidR="005F263D" w:rsidRDefault="00373677">
      <w:r>
        <w:t xml:space="preserve">When a user’s profile is accessed by an administrator, he sees </w:t>
      </w:r>
      <w:proofErr w:type="gramStart"/>
      <w:r>
        <w:t>all of</w:t>
      </w:r>
      <w:proofErr w:type="gramEnd"/>
      <w:r>
        <w:t xml:space="preserve"> the recordings a user has sent. To analyze these recordings, an administrator clicks on the analyze button which brings an analysis </w:t>
      </w:r>
      <w:r>
        <w:lastRenderedPageBreak/>
        <w:t xml:space="preserve">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achine learning. Then the administrator saves the result to the database. As seen in Figure 14.11 above, all analyzed recordings have a green tick beside them, while all recordings that are yet to be analyzed have a yellow icon beside them. When a recording is successfully analyzed and saved to the database, the charts on the dashboard are updated in real-time on all client applications. So, any other administrator that is using the system simultaneously, will get the update. The figure below shows the analysis modal.</w:t>
      </w:r>
    </w:p>
    <w:p w14:paraId="6DEBE306" w14:textId="77777777" w:rsidR="005F263D" w:rsidRDefault="00373677">
      <w:r>
        <w:rPr>
          <w:noProof/>
        </w:rPr>
        <w:drawing>
          <wp:inline distT="0" distB="0" distL="0" distR="0" wp14:anchorId="793B65B7" wp14:editId="76BA0C72">
            <wp:extent cx="5943600" cy="39141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943600" cy="3914140"/>
                    </a:xfrm>
                    <a:prstGeom prst="rect">
                      <a:avLst/>
                    </a:prstGeom>
                  </pic:spPr>
                </pic:pic>
              </a:graphicData>
            </a:graphic>
          </wp:inline>
        </w:drawing>
      </w:r>
    </w:p>
    <w:p w14:paraId="4F5D9E44" w14:textId="156B37FD" w:rsidR="005F263D" w:rsidRDefault="00373677" w:rsidP="00817C03">
      <w:pPr>
        <w:pStyle w:val="Caption"/>
      </w:pPr>
      <w:bookmarkStart w:id="124" w:name="_Toc79050935"/>
      <w:bookmarkStart w:id="125" w:name="_Toc78967575"/>
      <w:r>
        <w:t xml:space="preserve">Figure 4. </w:t>
      </w:r>
      <w:fldSimple w:instr=" SEQ Figure_4. \* ARABIC ">
        <w:r>
          <w:t>12</w:t>
        </w:r>
      </w:fldSimple>
      <w:r>
        <w:t>: Audio analysis</w:t>
      </w:r>
      <w:bookmarkEnd w:id="124"/>
      <w:bookmarkEnd w:id="125"/>
    </w:p>
    <w:p w14:paraId="4D4F9CCE" w14:textId="77777777" w:rsidR="00817C03" w:rsidRPr="00817C03" w:rsidRDefault="00817C03" w:rsidP="00817C03"/>
    <w:p w14:paraId="558D6587" w14:textId="70172A44" w:rsidR="005F263D" w:rsidRDefault="00373677">
      <w:pPr>
        <w:pStyle w:val="Heading3"/>
      </w:pPr>
      <w:bookmarkStart w:id="126" w:name="_Toc82623992"/>
      <w:r>
        <w:t>D</w:t>
      </w:r>
      <w:r w:rsidR="00A163E3">
        <w:t>eployment testing</w:t>
      </w:r>
      <w:bookmarkEnd w:id="126"/>
    </w:p>
    <w:p w14:paraId="4A3EBB15" w14:textId="2B953A65" w:rsidR="005F263D" w:rsidRDefault="00E33A66">
      <w:r w:rsidRPr="00E33A66">
        <w:t xml:space="preserve">Prior to deployment, many checks were performed to guarantee that the system would perform properly in production. Among these tests were unit testing, user interface testing, and functionality testing. While the program was being developed, it was tested locally on a variety of </w:t>
      </w:r>
      <w:r w:rsidRPr="00E33A66">
        <w:lastRenderedPageBreak/>
        <w:t>browsers, including Microsoft Edge, Google Chrome, and Mozilla Firefox, to ensure that it functioned properly on all major browsers</w:t>
      </w:r>
      <w:r w:rsidR="00373677">
        <w:t>.</w:t>
      </w:r>
    </w:p>
    <w:p w14:paraId="639BF882" w14:textId="4BE03DCF" w:rsidR="005F263D" w:rsidRDefault="00A163E3">
      <w:pPr>
        <w:pStyle w:val="Heading3"/>
      </w:pPr>
      <w:bookmarkStart w:id="127" w:name="_Toc82623993"/>
      <w:r>
        <w:t>Usability testing</w:t>
      </w:r>
      <w:bookmarkEnd w:id="127"/>
    </w:p>
    <w:p w14:paraId="719971EF" w14:textId="37C72B68" w:rsidR="005F263D" w:rsidRDefault="00010AFB">
      <w:r w:rsidRPr="00010AFB">
        <w:t>Usability testing was conducted to guarantee that the web application is intuitive and simple to use. The response was gathered by inviting users to visit the link and provide feedback on the platform. The outcomes of this testing revealed users' perceptions of their interactions with the online application</w:t>
      </w:r>
      <w:r w:rsidR="00373677">
        <w:t>.</w:t>
      </w:r>
      <w:r w:rsidR="00373677">
        <w:tab/>
      </w:r>
    </w:p>
    <w:p w14:paraId="26B4CE71" w14:textId="3618B90B" w:rsidR="005F263D" w:rsidRDefault="00A163E3">
      <w:pPr>
        <w:pStyle w:val="Heading3"/>
      </w:pPr>
      <w:bookmarkStart w:id="128" w:name="_Toc46833292"/>
      <w:bookmarkStart w:id="129" w:name="_Toc82623994"/>
      <w:r>
        <w:t>User interface testing</w:t>
      </w:r>
      <w:bookmarkEnd w:id="128"/>
      <w:bookmarkEnd w:id="129"/>
      <w:r>
        <w:t xml:space="preserve"> </w:t>
      </w:r>
    </w:p>
    <w:p w14:paraId="01609F32" w14:textId="3279BDFF" w:rsidR="005F263D" w:rsidRDefault="008D29E3">
      <w:r w:rsidRPr="008D29E3">
        <w:t xml:space="preserve">The user interface is a critical component of </w:t>
      </w:r>
      <w:proofErr w:type="gramStart"/>
      <w:r w:rsidRPr="008D29E3">
        <w:t>the majority of</w:t>
      </w:r>
      <w:proofErr w:type="gramEnd"/>
      <w:r w:rsidRPr="008D29E3">
        <w:t xml:space="preserve"> systems. It is critical since it dictates how users interact with the system; hence, a user interface test was conducted. Fifteen respondents were requested to participate in the survey in order to evaluate the web application's user interface and make suggestions for future changes</w:t>
      </w:r>
      <w:r w:rsidR="00373677">
        <w:t>.</w:t>
      </w:r>
    </w:p>
    <w:p w14:paraId="72C7E1FB" w14:textId="68FF8765" w:rsidR="005F263D" w:rsidRDefault="00A163E3" w:rsidP="00A163E3">
      <w:pPr>
        <w:pStyle w:val="Heading2"/>
      </w:pPr>
      <w:bookmarkStart w:id="130" w:name="_Toc82623995"/>
      <w:r>
        <w:t>Summary</w:t>
      </w:r>
      <w:bookmarkEnd w:id="130"/>
    </w:p>
    <w:p w14:paraId="79354973" w14:textId="77777777" w:rsidR="005F263D" w:rsidRDefault="00373677">
      <w:pPr>
        <w:rPr>
          <w:rFonts w:eastAsia="Arial"/>
        </w:rPr>
      </w:pPr>
      <w:r>
        <w:t xml:space="preserve">The purpose of the chapter was to present the software implementation process of a free and </w:t>
      </w:r>
      <w:proofErr w:type="gramStart"/>
      <w:r>
        <w:t>open source</w:t>
      </w:r>
      <w:proofErr w:type="gramEnd"/>
      <w:r>
        <w:t xml:space="preserve"> audience measurement software. The chapter also discusses the different stacks of the screen and their level of accessibility.</w:t>
      </w:r>
    </w:p>
    <w:p w14:paraId="0C4FC27B" w14:textId="77777777" w:rsidR="005F263D" w:rsidRDefault="005F263D"/>
    <w:p w14:paraId="6AE4AC57" w14:textId="77777777" w:rsidR="005F263D" w:rsidRDefault="005F263D"/>
    <w:p w14:paraId="61B486A1" w14:textId="77777777" w:rsidR="005F263D" w:rsidRDefault="005F263D"/>
    <w:p w14:paraId="659DC699" w14:textId="77777777" w:rsidR="005F263D" w:rsidRDefault="005F263D"/>
    <w:p w14:paraId="70D8BBF0" w14:textId="77777777" w:rsidR="005F263D" w:rsidRDefault="005F263D"/>
    <w:p w14:paraId="45AED6A8" w14:textId="77777777" w:rsidR="005F263D" w:rsidRDefault="005F263D"/>
    <w:p w14:paraId="5F6DB73B" w14:textId="77777777" w:rsidR="005F263D" w:rsidRDefault="005F263D"/>
    <w:p w14:paraId="0F1B4839" w14:textId="77777777" w:rsidR="005F263D" w:rsidRDefault="005F263D"/>
    <w:p w14:paraId="24AE7ADD" w14:textId="77777777" w:rsidR="005F263D" w:rsidRDefault="005F263D"/>
    <w:p w14:paraId="54EC2ECD" w14:textId="2850EECA" w:rsidR="0042064E" w:rsidRDefault="0042064E" w:rsidP="0042064E">
      <w:pPr>
        <w:pStyle w:val="Heading1"/>
      </w:pPr>
      <w:bookmarkStart w:id="131" w:name="_Toc82623996"/>
      <w:bookmarkEnd w:id="131"/>
    </w:p>
    <w:p w14:paraId="43E5850A" w14:textId="2FB8EE38" w:rsidR="00BC6D8D" w:rsidRPr="00BC6D8D" w:rsidRDefault="00BC6D8D" w:rsidP="00BC6D8D">
      <w:pPr>
        <w:jc w:val="center"/>
        <w:rPr>
          <w:b/>
          <w:bCs/>
        </w:rPr>
      </w:pPr>
      <w:r w:rsidRPr="00BC6D8D">
        <w:rPr>
          <w:b/>
          <w:bCs/>
        </w:rPr>
        <w:t>CONCLUSION AND RECOMMENDATION</w:t>
      </w:r>
    </w:p>
    <w:p w14:paraId="786C12F8" w14:textId="26B3091F" w:rsidR="00554908" w:rsidRDefault="00554908" w:rsidP="00554908">
      <w:pPr>
        <w:pStyle w:val="Heading2"/>
      </w:pPr>
      <w:bookmarkStart w:id="132" w:name="_Toc82623997"/>
      <w:r>
        <w:t>Introduction</w:t>
      </w:r>
      <w:bookmarkEnd w:id="132"/>
    </w:p>
    <w:p w14:paraId="3D71C05B" w14:textId="030C7863" w:rsidR="00554908" w:rsidRDefault="007A37AD" w:rsidP="007A37AD">
      <w:pPr>
        <w:spacing w:line="480" w:lineRule="auto"/>
      </w:pPr>
      <w:r>
        <w:t>This is the concluding chapter; the summary, recommendation, and achievements of the project are discussed.</w:t>
      </w:r>
    </w:p>
    <w:p w14:paraId="599408C1" w14:textId="6BA769F7" w:rsidR="00554908" w:rsidRDefault="00554908" w:rsidP="00554908">
      <w:pPr>
        <w:pStyle w:val="Heading2"/>
      </w:pPr>
      <w:bookmarkStart w:id="133" w:name="_Toc82623998"/>
      <w:r>
        <w:t>Summary</w:t>
      </w:r>
      <w:bookmarkEnd w:id="133"/>
    </w:p>
    <w:p w14:paraId="109907F8" w14:textId="5636B266" w:rsidR="00177B1D" w:rsidRPr="00177B1D" w:rsidRDefault="00674186" w:rsidP="00177B1D">
      <w:r>
        <w:t xml:space="preserve">In this report, the use of a web-based application to carry out radio audience measurement is proposed. So, a mobile application and a web application were developed for the acquisition and analysis of audio data respectively. Various tests were carried out on the system to ascertain its reliability and performance in the real world. The data gathered by the system is stored in a secure cloud based no SQL database for further analysis. The system uses machine learning to </w:t>
      </w:r>
      <w:proofErr w:type="spellStart"/>
      <w:r>
        <w:t>analy</w:t>
      </w:r>
      <w:r w:rsidR="00BD20FB">
        <w:t>s</w:t>
      </w:r>
      <w:r>
        <w:t>e</w:t>
      </w:r>
      <w:proofErr w:type="spellEnd"/>
      <w:r>
        <w:t xml:space="preserve"> these data and make predictions. These predictions are now used in the estimation a radio audience. Results from the system confirm</w:t>
      </w:r>
      <w:r w:rsidR="00BE4726">
        <w:t xml:space="preserve"> that</w:t>
      </w:r>
      <w:r>
        <w:t xml:space="preserve"> the propose</w:t>
      </w:r>
      <w:r w:rsidR="00BE4726">
        <w:t>d</w:t>
      </w:r>
      <w:r>
        <w:t xml:space="preserve"> radio audience measurement </w:t>
      </w:r>
      <w:r w:rsidR="00BE4726">
        <w:t>system can be a promising solution for web-base</w:t>
      </w:r>
      <w:r w:rsidR="00166F09">
        <w:t>d radio</w:t>
      </w:r>
      <w:r w:rsidR="00BE4726">
        <w:t xml:space="preserve"> audience measurement.</w:t>
      </w:r>
    </w:p>
    <w:p w14:paraId="0D2B7D92" w14:textId="77777777" w:rsidR="00192816" w:rsidRDefault="00192816" w:rsidP="00192816">
      <w:pPr>
        <w:pStyle w:val="Heading2"/>
      </w:pPr>
      <w:bookmarkStart w:id="134" w:name="_Toc82623999"/>
      <w:r>
        <w:t>Recommendations</w:t>
      </w:r>
      <w:bookmarkEnd w:id="134"/>
    </w:p>
    <w:p w14:paraId="587D11E5" w14:textId="77777777" w:rsidR="00192816" w:rsidRDefault="00192816" w:rsidP="00192816">
      <w:r>
        <w:t>“The biggest room in the world is the room for improvement” – Helmut Schmidt</w:t>
      </w:r>
      <w:r>
        <w:tab/>
      </w:r>
    </w:p>
    <w:p w14:paraId="51245F73" w14:textId="5884BBA1" w:rsidR="00192816" w:rsidRDefault="00192816" w:rsidP="00192816">
      <w:r>
        <w:t xml:space="preserve">In every system there is always room for improvement. To improve this system, I’ll </w:t>
      </w:r>
      <w:r w:rsidR="00DF3FEB">
        <w:t>recommend the following</w:t>
      </w:r>
      <w:r>
        <w:t>:</w:t>
      </w:r>
    </w:p>
    <w:p w14:paraId="7B6E8FC6" w14:textId="77777777" w:rsidR="00192816" w:rsidRDefault="00192816" w:rsidP="00192816">
      <w:pPr>
        <w:pStyle w:val="ListParagraph"/>
        <w:numPr>
          <w:ilvl w:val="0"/>
          <w:numId w:val="26"/>
        </w:numPr>
        <w:spacing w:line="360" w:lineRule="auto"/>
      </w:pPr>
      <w:r>
        <w:t xml:space="preserve">Since the main function of this systems lies in its ability to make accurate audio predictions, I’ll suggest that radio data be made readily available and </w:t>
      </w:r>
      <w:proofErr w:type="gramStart"/>
      <w:r>
        <w:t>open-source</w:t>
      </w:r>
      <w:proofErr w:type="gramEnd"/>
      <w:r>
        <w:t xml:space="preserve"> to ease the creation of machine learning models.</w:t>
      </w:r>
    </w:p>
    <w:p w14:paraId="5B8E8654" w14:textId="77777777" w:rsidR="00192816" w:rsidRDefault="00192816" w:rsidP="00192816">
      <w:pPr>
        <w:pStyle w:val="ListParagraph"/>
        <w:numPr>
          <w:ilvl w:val="0"/>
          <w:numId w:val="26"/>
        </w:numPr>
        <w:spacing w:line="360" w:lineRule="auto"/>
      </w:pPr>
      <w:r>
        <w:t>A chatbot feature could be added to the administrators’ dashboard to help them easily navigate the system and enable them ask questions about what is going on in the system in real-time.</w:t>
      </w:r>
    </w:p>
    <w:p w14:paraId="05C437D6" w14:textId="2AD56E7C" w:rsidR="00192816" w:rsidRDefault="00192816" w:rsidP="00192816">
      <w:pPr>
        <w:pStyle w:val="Heading2"/>
      </w:pPr>
      <w:bookmarkStart w:id="135" w:name="_Toc82624000"/>
      <w:r>
        <w:t>Achievements</w:t>
      </w:r>
      <w:bookmarkEnd w:id="135"/>
    </w:p>
    <w:p w14:paraId="5283B82F" w14:textId="13324653" w:rsidR="00FC276B" w:rsidRDefault="00FC276B" w:rsidP="00FC276B">
      <w:bookmarkStart w:id="136" w:name="_Hlk82609289"/>
      <w:r>
        <w:t xml:space="preserve">The aim of this project was to build an audience measurement system. This project achieved this aim by using its objectives as guidelines. Thus, </w:t>
      </w:r>
      <w:r w:rsidR="0018504F">
        <w:t xml:space="preserve">it </w:t>
      </w:r>
      <w:r>
        <w:t xml:space="preserve">can be said that the desired goal of this project </w:t>
      </w:r>
      <w:r>
        <w:lastRenderedPageBreak/>
        <w:t>which is to build a web-based radio audience measurement system as specified in chapter</w:t>
      </w:r>
      <w:r w:rsidR="00194D14">
        <w:t xml:space="preserve"> 1 of this report</w:t>
      </w:r>
      <w:r>
        <w:t xml:space="preserve"> was achieved.</w:t>
      </w:r>
    </w:p>
    <w:p w14:paraId="560349A5" w14:textId="6A3BD082" w:rsidR="002708BA" w:rsidRPr="000C0FD1" w:rsidRDefault="00FC276B" w:rsidP="000C0FD1">
      <w:r>
        <w:t>Another important achievement this project made is the setup of a database that could be used in the acquisition of radio audience data for further studies.</w:t>
      </w:r>
      <w:bookmarkEnd w:id="136"/>
    </w:p>
    <w:p w14:paraId="1EE1BF71" w14:textId="77777777" w:rsidR="00192816" w:rsidRPr="0042064E" w:rsidRDefault="00192816" w:rsidP="00192816">
      <w:pPr>
        <w:pStyle w:val="Heading2"/>
      </w:pPr>
      <w:bookmarkStart w:id="137" w:name="_Toc82624001"/>
      <w:r w:rsidRPr="0042064E">
        <w:t>Conclusion</w:t>
      </w:r>
      <w:bookmarkEnd w:id="137"/>
    </w:p>
    <w:p w14:paraId="557A23A6" w14:textId="77777777" w:rsidR="00192816" w:rsidRDefault="00192816" w:rsidP="00192816">
      <w:r>
        <w:t>This project has provided a software-based solution to the problem of radio audience measurement. The project would grant people the ability to know what other people are listening to around the country in real time. This information would help advertisers and service providers plan on what content to create as well as what innovation to make on already existing content.</w:t>
      </w:r>
    </w:p>
    <w:p w14:paraId="49B669BA" w14:textId="77777777" w:rsidR="00192816" w:rsidRDefault="00192816" w:rsidP="00192816">
      <w:r>
        <w:t>The implementation of this project will be useful in both small and large-scale applications. Certain challenges faced by carrying out manual computations would be greatly reduced if the methods employed in this project are applied. This project will also help in the conservation of time and resources.</w:t>
      </w:r>
    </w:p>
    <w:p w14:paraId="068C6459" w14:textId="77777777" w:rsidR="005F263D" w:rsidRDefault="005F263D"/>
    <w:p w14:paraId="52F24DFF" w14:textId="77777777" w:rsidR="005F263D" w:rsidRDefault="005F263D"/>
    <w:p w14:paraId="34A71B29" w14:textId="77777777" w:rsidR="005F263D" w:rsidRDefault="005F263D"/>
    <w:p w14:paraId="09C9C07A" w14:textId="77777777" w:rsidR="005F263D" w:rsidRDefault="005F263D"/>
    <w:p w14:paraId="1BE9ADDD" w14:textId="77777777" w:rsidR="005F263D" w:rsidRDefault="005F263D"/>
    <w:p w14:paraId="6EBFAAD5" w14:textId="77777777" w:rsidR="005F263D" w:rsidRDefault="005F263D"/>
    <w:p w14:paraId="4A09AC62" w14:textId="77777777" w:rsidR="005F263D" w:rsidRDefault="005F263D"/>
    <w:p w14:paraId="702700F1" w14:textId="77777777" w:rsidR="005F263D" w:rsidRDefault="005F263D"/>
    <w:p w14:paraId="235C197C" w14:textId="77777777" w:rsidR="005F263D" w:rsidRDefault="005F263D"/>
    <w:p w14:paraId="1F4A6E4F" w14:textId="0AD01DAD" w:rsidR="005F263D" w:rsidRDefault="005F263D"/>
    <w:p w14:paraId="6D0F36F5" w14:textId="77777777" w:rsidR="00282D50" w:rsidRDefault="00282D50"/>
    <w:p w14:paraId="2FEF03C6" w14:textId="77777777" w:rsidR="005F263D" w:rsidRDefault="005F263D"/>
    <w:p w14:paraId="7F7081DE" w14:textId="7B5737CB" w:rsidR="005F263D" w:rsidRDefault="00A163E3">
      <w:pPr>
        <w:jc w:val="center"/>
        <w:rPr>
          <w:b/>
          <w:bCs/>
        </w:rPr>
      </w:pPr>
      <w:r>
        <w:rPr>
          <w:b/>
          <w:bCs/>
        </w:rPr>
        <w:lastRenderedPageBreak/>
        <w:t>REFERENCES</w:t>
      </w:r>
    </w:p>
    <w:p w14:paraId="1A3311AB" w14:textId="77777777" w:rsidR="005F263D" w:rsidRDefault="00373677">
      <w:r>
        <w:fldChar w:fldCharType="begin" w:fldLock="1"/>
      </w:r>
      <w:r>
        <w:instrText xml:space="preserve">ADDIN Mendeley Bibliography CSL_BIBLIOGRAPHY </w:instrText>
      </w:r>
      <w:r>
        <w:fldChar w:fldCharType="separate"/>
      </w:r>
      <w:r>
        <w:t>[1]</w:t>
      </w:r>
      <w:r>
        <w:tab/>
        <w:t xml:space="preserve">S. Hill, “TV audience measurement with big data,” </w:t>
      </w:r>
      <w:r>
        <w:rPr>
          <w:i/>
          <w:iCs/>
        </w:rPr>
        <w:t>Big Data</w:t>
      </w:r>
      <w:r>
        <w:t>, vol. 2, no. 2, pp. 76–86, 2014, doi: 10.1089/big.2014.0012.</w:t>
      </w:r>
    </w:p>
    <w:p w14:paraId="343995E1" w14:textId="77777777" w:rsidR="005F263D" w:rsidRDefault="00373677">
      <w:r>
        <w:t>[2]</w:t>
      </w:r>
      <w:r>
        <w:tab/>
        <w:t xml:space="preserve">F. Álvarez </w:t>
      </w:r>
      <w:r>
        <w:rPr>
          <w:i/>
          <w:iCs/>
        </w:rPr>
        <w:t>et al.</w:t>
      </w:r>
      <w:r>
        <w:t xml:space="preserve">, “Audience Measurement Modeling for Convergent Broadcasting and IPTV Networks,” </w:t>
      </w:r>
      <w:r>
        <w:rPr>
          <w:i/>
          <w:iCs/>
        </w:rPr>
        <w:t>IEEE Trans. Broadcast.</w:t>
      </w:r>
      <w:r>
        <w:t>, vol. 55, no. 2, pp. 502–515, 2009, doi: 10.1109/TBC.2008.2012040.</w:t>
      </w:r>
    </w:p>
    <w:p w14:paraId="20379A87" w14:textId="77777777" w:rsidR="005F263D" w:rsidRDefault="00373677">
      <w:r>
        <w:t>[3]</w:t>
      </w:r>
      <w:r>
        <w:tab/>
        <w:t xml:space="preserve">W. Hyun, M. Y. Huh, S. H. Kim, and S. G. Kang, “Study on design and implementation of audience measurement functionalities for digital signage service using Kinect camera,” </w:t>
      </w:r>
      <w:r>
        <w:rPr>
          <w:i/>
          <w:iCs/>
        </w:rPr>
        <w:t>Int. Conf. Adv. Commun. Technol. ICACT</w:t>
      </w:r>
      <w:r>
        <w:t>, vol. 3, no. 5, pp. 597–600, 2014, doi: 10.1109/ICACT.2014.6779030.</w:t>
      </w:r>
    </w:p>
    <w:p w14:paraId="102FF2F4" w14:textId="77777777" w:rsidR="005F263D" w:rsidRDefault="00373677">
      <w:r>
        <w:t>[4]</w:t>
      </w:r>
      <w:r>
        <w:tab/>
        <w:t>J. Allmer, “miRNomics: MicroRNA Biology and Computational Analysis,” vol. 1107, p. 333, 2014, doi: 10.1007/978-1-62703-748-8.</w:t>
      </w:r>
    </w:p>
    <w:p w14:paraId="1A88402D" w14:textId="77777777" w:rsidR="005F263D" w:rsidRDefault="00373677">
      <w:r>
        <w:t>[5]</w:t>
      </w:r>
      <w:r>
        <w:tab/>
        <w:t xml:space="preserve">L. L. James Webster, Patricia Phalen, </w:t>
      </w:r>
      <w:r>
        <w:rPr>
          <w:i/>
          <w:iCs/>
        </w:rPr>
        <w:t>Ratings Analysis Audience Measurement and Analytics</w:t>
      </w:r>
      <w:r>
        <w:t>, 4th ed. 2013.</w:t>
      </w:r>
    </w:p>
    <w:p w14:paraId="7812C766" w14:textId="77777777" w:rsidR="005F263D" w:rsidRDefault="00373677">
      <w:r>
        <w:t>[6]</w:t>
      </w:r>
      <w:r>
        <w:tab/>
        <w:t xml:space="preserve">P. M. Napoli, “Ratings and Audience Measurement,” </w:t>
      </w:r>
      <w:r>
        <w:rPr>
          <w:i/>
          <w:iCs/>
        </w:rPr>
        <w:t>Handb. Media Audiences</w:t>
      </w:r>
      <w:r>
        <w:t>, pp. 286–301, 2011, doi: 10.1002/9781444340525.ch14.</w:t>
      </w:r>
    </w:p>
    <w:p w14:paraId="03789815" w14:textId="77777777" w:rsidR="005F263D" w:rsidRDefault="00373677">
      <w:r>
        <w:t>[7]</w:t>
      </w:r>
      <w:r>
        <w:tab/>
        <w:t>Karen Buzzard, Electronic Media Ratings: Turning Audiences Into Dollars and Sense. .</w:t>
      </w:r>
    </w:p>
    <w:p w14:paraId="446F1334" w14:textId="77777777" w:rsidR="005F263D" w:rsidRDefault="00373677">
      <w:r>
        <w:t>[8]</w:t>
      </w:r>
      <w:r>
        <w:tab/>
        <w:t>“Nielsen.” http://sites.nielsen.com/90years/ (accessed Jul. 07, 2021).</w:t>
      </w:r>
    </w:p>
    <w:p w14:paraId="744086DB" w14:textId="77777777" w:rsidR="005F263D" w:rsidRDefault="00373677">
      <w:r>
        <w:t>[9]</w:t>
      </w:r>
      <w:r>
        <w:tab/>
        <w:t xml:space="preserve">E. Barnouw, “Review of The Evolution of American Television.,” </w:t>
      </w:r>
      <w:r>
        <w:rPr>
          <w:i/>
          <w:iCs/>
        </w:rPr>
        <w:t>Contemp. Psychol. A J. Rev.</w:t>
      </w:r>
      <w:r>
        <w:t>, vol. 36, no. 3, pp. 264–264, 1991, doi: 10.1037/029580.</w:t>
      </w:r>
    </w:p>
    <w:p w14:paraId="6A827F02" w14:textId="77777777" w:rsidR="005F263D" w:rsidRDefault="00373677">
      <w:r>
        <w:t>[10]</w:t>
      </w:r>
      <w:r>
        <w:tab/>
        <w:t>“Cable Television | Federal Communications Commission.” https://www.fcc.gov/media/engineering/cable-television.</w:t>
      </w:r>
    </w:p>
    <w:p w14:paraId="2B4F6EE2" w14:textId="77777777" w:rsidR="005F263D" w:rsidRDefault="00373677">
      <w:r>
        <w:t>[11]</w:t>
      </w:r>
      <w:r>
        <w:tab/>
        <w:t xml:space="preserve">J. Liaukonyte, T. Teixeira, and K. C. Wilbur, “Television advertising and online shopping,” </w:t>
      </w:r>
      <w:r>
        <w:rPr>
          <w:i/>
          <w:iCs/>
        </w:rPr>
        <w:t>Mark. Sci.</w:t>
      </w:r>
      <w:r>
        <w:t>, vol. 34, no. 3, pp. 311–330, 2015, doi: 10.1287/mksc.2014.0899.</w:t>
      </w:r>
    </w:p>
    <w:p w14:paraId="215D90F2" w14:textId="77777777" w:rsidR="005F263D" w:rsidRDefault="00373677">
      <w:r>
        <w:t>[12]</w:t>
      </w:r>
      <w:r>
        <w:tab/>
        <w:t xml:space="preserve">K. Chorianopoulos and G. Lekakos, “Introduction to social TV: Enhancing the shared experience with interactive TV,” </w:t>
      </w:r>
      <w:r>
        <w:rPr>
          <w:i/>
          <w:iCs/>
        </w:rPr>
        <w:t>Int. J. Hum. Comput. Interact.</w:t>
      </w:r>
      <w:r>
        <w:t>, vol. 24, no. 2, pp. 113–120, 2008, doi: 10.1080/10447310701821574.</w:t>
      </w:r>
    </w:p>
    <w:p w14:paraId="1D8E5A46" w14:textId="77777777" w:rsidR="005F263D" w:rsidRDefault="00373677">
      <w:r>
        <w:lastRenderedPageBreak/>
        <w:t>[13]</w:t>
      </w:r>
      <w:r>
        <w:tab/>
        <w:t xml:space="preserve">D. Mukherjee, T. Chattopadhyay, S. Bhattacharya, A. Ghose, and P. Misra, “An architecture for real time television audience measurement,” </w:t>
      </w:r>
      <w:r>
        <w:rPr>
          <w:i/>
          <w:iCs/>
        </w:rPr>
        <w:t>Isc. 2011 - 2011 IEEE Symp. Comput. Informatics</w:t>
      </w:r>
      <w:r>
        <w:t>, pp. 611–616, 2011, doi: 10.1109/ISCI.2011.5958986.</w:t>
      </w:r>
    </w:p>
    <w:p w14:paraId="7929F868" w14:textId="77777777" w:rsidR="005F263D" w:rsidRDefault="00373677">
      <w:r>
        <w:t>[14]</w:t>
      </w:r>
      <w:r>
        <w:tab/>
        <w:t>Trumedia, “Trumedia.” http://http//trumedia.co.il/.</w:t>
      </w:r>
    </w:p>
    <w:p w14:paraId="5A2BAAD6" w14:textId="77777777" w:rsidR="005F263D" w:rsidRDefault="00373677">
      <w:r>
        <w:t>[15]</w:t>
      </w:r>
      <w:r>
        <w:tab/>
        <w:t>Quividi, “Quividi.” https://quividi.com/.</w:t>
      </w:r>
    </w:p>
    <w:p w14:paraId="5845B3B9" w14:textId="77777777" w:rsidR="005F263D" w:rsidRDefault="00373677">
      <w:r>
        <w:t>[16]</w:t>
      </w:r>
      <w:r>
        <w:tab/>
        <w:t>Cognovision, “Cognovision.” http://www.cognovision.com/.</w:t>
      </w:r>
    </w:p>
    <w:p w14:paraId="050CB433" w14:textId="77777777" w:rsidR="005F263D" w:rsidRDefault="00373677">
      <w:r>
        <w:t>[17]</w:t>
      </w:r>
      <w:r>
        <w:tab/>
        <w:t xml:space="preserve">F. Álvarez, D. Alliez, C. A. Martín, J. M. Menéndez, and G. Cisneros, “Audience measurement technologies for user centric media,” </w:t>
      </w:r>
      <w:r>
        <w:rPr>
          <w:i/>
          <w:iCs/>
        </w:rPr>
        <w:t>Proc. Int. Symp. Consum. Electron. ISCE</w:t>
      </w:r>
      <w:r>
        <w:t>, no. 1, pp. 1–4, 2008, doi: 10.1109/ISCE.2008.4559460.</w:t>
      </w:r>
    </w:p>
    <w:p w14:paraId="5369C2E5" w14:textId="77777777" w:rsidR="005F263D" w:rsidRDefault="00373677">
      <w:r>
        <w:t>[18]</w:t>
      </w:r>
      <w:r>
        <w:tab/>
        <w:t>D. Ziou, “A Graphical Model for Context-Aware Visual Content Recommendation,” no. April, 2015, doi: 10.1109/TMM.2007.911226.</w:t>
      </w:r>
    </w:p>
    <w:p w14:paraId="1B66B824" w14:textId="77777777" w:rsidR="005F263D" w:rsidRDefault="00373677">
      <w:r>
        <w:t>[19]</w:t>
      </w:r>
      <w:r>
        <w:tab/>
        <w:t xml:space="preserve">J. M. K. Kua, T. Thiruvaran, M. Nosratighods, E. Ambikairajah, and J. Epps, “Investigation of spectral centroid magnitude and frequency for speaker recognition,” </w:t>
      </w:r>
      <w:r>
        <w:rPr>
          <w:i/>
          <w:iCs/>
        </w:rPr>
        <w:t>Odyssey 2010 Speak. Lang. Recognit. Work.</w:t>
      </w:r>
      <w:r>
        <w:t>, no. August 2014, pp. 34–39, 2010.</w:t>
      </w:r>
    </w:p>
    <w:p w14:paraId="4EB2F499" w14:textId="77777777" w:rsidR="005F263D" w:rsidRDefault="00373677">
      <w:r>
        <w:t>[20]</w:t>
      </w:r>
      <w:r>
        <w:tab/>
        <w:t>D. Hosseinzadeh and S. Krishnan, “On the Use of Complementary Spectral Features,” no. December 2007, 2014, doi: 10.1155/2008/258184.</w:t>
      </w:r>
    </w:p>
    <w:p w14:paraId="425E8246" w14:textId="77777777" w:rsidR="005F263D" w:rsidRDefault="00373677">
      <w:r>
        <w:t>[21]</w:t>
      </w:r>
      <w:r>
        <w:tab/>
        <w:t>T. Thiruvaran, E. Ambikairajah, and J. Epps, “Extraction of FM components from speech signals using all-pole model,” 2008.</w:t>
      </w:r>
    </w:p>
    <w:p w14:paraId="3EB89876" w14:textId="77777777" w:rsidR="005F263D" w:rsidRDefault="00373677">
      <w:r>
        <w:t>[22]</w:t>
      </w:r>
      <w:r>
        <w:tab/>
        <w:t xml:space="preserve">M. Nosratighods, T. Thiruvaran, J. Epps, E. Ambikairajah, B. Ma, and H. Li, “Evaluation of a fused FM and Cepstral-based speaker recognition system on the NIST 2008 SRE,” </w:t>
      </w:r>
      <w:r>
        <w:rPr>
          <w:i/>
          <w:iCs/>
        </w:rPr>
        <w:t>ICASSP, IEEE Int. Conf. Acoust. Speech Signal Process. - Proc.</w:t>
      </w:r>
      <w:r>
        <w:t>, no. April, pp. 4233–4236, 2009, doi: 10.1109/ICASSP.2009.4960563.</w:t>
      </w:r>
    </w:p>
    <w:p w14:paraId="4ABDC953" w14:textId="77777777" w:rsidR="005F263D" w:rsidRDefault="00373677">
      <w:r>
        <w:t>[23]</w:t>
      </w:r>
      <w:r>
        <w:tab/>
        <w:t xml:space="preserve">T. Thiruvaran, M. Nosratighods, E. Ambikairajah, and J. Epps, “Computationally efficient frame-averaged FM feature extraction for speaker recognition,” </w:t>
      </w:r>
      <w:r>
        <w:rPr>
          <w:i/>
          <w:iCs/>
        </w:rPr>
        <w:t>Electron. Lett.</w:t>
      </w:r>
      <w:r>
        <w:t>, vol. 45, no. 6, pp. 335–337, 2009, doi: 10.1049/el.2009.0170.</w:t>
      </w:r>
    </w:p>
    <w:p w14:paraId="6DE1428D" w14:textId="77777777" w:rsidR="005F263D" w:rsidRDefault="00373677">
      <w:r>
        <w:lastRenderedPageBreak/>
        <w:t>[24]</w:t>
      </w:r>
      <w:r>
        <w:tab/>
        <w:t xml:space="preserve">K. K. Paliwal, “Spectral subband centroid features for speech recognition,” </w:t>
      </w:r>
      <w:r>
        <w:rPr>
          <w:i/>
          <w:iCs/>
        </w:rPr>
        <w:t>ICASSP, IEEE Int. Conf. Acoust. Speech Signal Process. - Proc.</w:t>
      </w:r>
      <w:r>
        <w:t>, vol. 2, pp. 617–620, 1998, doi: 10.1109/ICASSP.1998.675340.</w:t>
      </w:r>
    </w:p>
    <w:p w14:paraId="75C30D69" w14:textId="77777777" w:rsidR="005F263D" w:rsidRDefault="00373677">
      <w:r>
        <w:t>[25]</w:t>
      </w:r>
      <w:r>
        <w:tab/>
        <w:t xml:space="preserve">N. P. H. Thian, C. Sanderson, and S. Bengio, “Spectral subband centroids as complementary features for speaker authentication,” </w:t>
      </w:r>
      <w:r>
        <w:rPr>
          <w:i/>
          <w:iCs/>
        </w:rPr>
        <w:t>Lect. Notes Comput. Sci. (including Subser. Lect. Notes Artif. Intell. Lect. Notes Bioinformatics)</w:t>
      </w:r>
      <w:r>
        <w:t>, vol. 3072, pp. 631–639, 2004, doi: 10.1007/978-3-540-25948-0_86.</w:t>
      </w:r>
    </w:p>
    <w:p w14:paraId="56E66E74" w14:textId="77777777" w:rsidR="005F263D" w:rsidRDefault="00373677">
      <w:r>
        <w:t>[26]</w:t>
      </w:r>
      <w:r>
        <w:tab/>
        <w:t xml:space="preserve">G. Starkey, “Estimating audiences: Sampling in television and radio audience research,” </w:t>
      </w:r>
      <w:r>
        <w:rPr>
          <w:i/>
          <w:iCs/>
        </w:rPr>
        <w:t>Int. J. Phytoremediation</w:t>
      </w:r>
      <w:r>
        <w:t>, vol. 21, no. 1, pp. 3–25, 2004, doi: 10.1080/0954896042000216428.</w:t>
      </w:r>
    </w:p>
    <w:p w14:paraId="612834FA" w14:textId="77777777" w:rsidR="005F263D" w:rsidRDefault="00373677">
      <w:r>
        <w:fldChar w:fldCharType="end"/>
      </w:r>
    </w:p>
    <w:p w14:paraId="5E8536AE" w14:textId="77777777" w:rsidR="005F263D" w:rsidRDefault="005F263D"/>
    <w:p w14:paraId="378FA593" w14:textId="638DB73E" w:rsidR="005F263D" w:rsidRDefault="005F263D"/>
    <w:p w14:paraId="4EBBB8FD" w14:textId="12B4983B" w:rsidR="00797C4A" w:rsidRDefault="00797C4A"/>
    <w:p w14:paraId="3540CC80" w14:textId="11F225C4" w:rsidR="00797C4A" w:rsidRDefault="00797C4A"/>
    <w:p w14:paraId="119F8CD3" w14:textId="30EA2C1B" w:rsidR="00797C4A" w:rsidRDefault="00797C4A"/>
    <w:p w14:paraId="22AADD27" w14:textId="0FF2F6BD" w:rsidR="00797C4A" w:rsidRDefault="00797C4A"/>
    <w:p w14:paraId="76F074C4" w14:textId="01BC87AE" w:rsidR="00797C4A" w:rsidRDefault="00797C4A"/>
    <w:p w14:paraId="38ADD715" w14:textId="0021154E" w:rsidR="00797C4A" w:rsidRDefault="00797C4A"/>
    <w:p w14:paraId="103AFF32" w14:textId="425CDAEF" w:rsidR="00797C4A" w:rsidRDefault="00797C4A"/>
    <w:p w14:paraId="7F47ECC0" w14:textId="055283AE" w:rsidR="00797C4A" w:rsidRDefault="00797C4A"/>
    <w:p w14:paraId="49925C7D" w14:textId="0EF2FCAF" w:rsidR="00797C4A" w:rsidRDefault="00797C4A"/>
    <w:p w14:paraId="1AD46DD0" w14:textId="62858CCB" w:rsidR="00797C4A" w:rsidRDefault="00797C4A"/>
    <w:p w14:paraId="3877257B" w14:textId="4DE5C270" w:rsidR="00797C4A" w:rsidRDefault="00797C4A"/>
    <w:p w14:paraId="02612BF7" w14:textId="64E05E12" w:rsidR="00797C4A" w:rsidRDefault="00797C4A"/>
    <w:p w14:paraId="3F09E303" w14:textId="2D64A741" w:rsidR="00797C4A" w:rsidRDefault="00A163E3" w:rsidP="00797C4A">
      <w:pPr>
        <w:jc w:val="center"/>
        <w:rPr>
          <w:b/>
          <w:bCs/>
        </w:rPr>
      </w:pPr>
      <w:r>
        <w:rPr>
          <w:b/>
          <w:bCs/>
        </w:rPr>
        <w:lastRenderedPageBreak/>
        <w:t>APPENDIX</w:t>
      </w:r>
    </w:p>
    <w:p w14:paraId="7956B038" w14:textId="77777777" w:rsidR="00797C4A" w:rsidRDefault="00797C4A" w:rsidP="00797C4A">
      <w:r>
        <w:t xml:space="preserve">MOBILE APPLICATION SOURCE CODE: </w:t>
      </w:r>
      <w:hyperlink r:id="rId33" w:history="1">
        <w:r>
          <w:rPr>
            <w:rStyle w:val="Hyperlink"/>
            <w:b/>
            <w:bCs/>
          </w:rPr>
          <w:t>https://github.com/JesseAyegba/metering</w:t>
        </w:r>
      </w:hyperlink>
    </w:p>
    <w:p w14:paraId="0DB35526" w14:textId="77777777" w:rsidR="00797C4A" w:rsidRDefault="00797C4A" w:rsidP="00797C4A">
      <w:r>
        <w:t xml:space="preserve">WEB APPLICATION SOURCE CODE: </w:t>
      </w:r>
      <w:hyperlink r:id="rId34" w:history="1">
        <w:r>
          <w:rPr>
            <w:rStyle w:val="Hyperlink"/>
            <w:b/>
            <w:bCs/>
          </w:rPr>
          <w:t>https://github.com/JesseAyegba/metering-web</w:t>
        </w:r>
      </w:hyperlink>
    </w:p>
    <w:p w14:paraId="33D64F93" w14:textId="77777777" w:rsidR="00797C4A" w:rsidRDefault="00797C4A" w:rsidP="00797C4A">
      <w:r>
        <w:t xml:space="preserve">DEPLOYED WORKING APPLICATION: </w:t>
      </w:r>
      <w:hyperlink r:id="rId35" w:history="1">
        <w:r>
          <w:rPr>
            <w:rStyle w:val="Hyperlink"/>
            <w:b/>
            <w:bCs/>
          </w:rPr>
          <w:t>https://metering-app.web.app</w:t>
        </w:r>
      </w:hyperlink>
    </w:p>
    <w:p w14:paraId="0E85D35A" w14:textId="77777777" w:rsidR="00797C4A" w:rsidRDefault="00797C4A"/>
    <w:sectPr w:rsidR="00797C4A" w:rsidSect="006C1B71">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4F9D4" w14:textId="77777777" w:rsidR="00301011" w:rsidRDefault="00301011">
      <w:pPr>
        <w:spacing w:line="240" w:lineRule="auto"/>
      </w:pPr>
      <w:r>
        <w:separator/>
      </w:r>
    </w:p>
  </w:endnote>
  <w:endnote w:type="continuationSeparator" w:id="0">
    <w:p w14:paraId="36BCE33C" w14:textId="77777777" w:rsidR="00301011" w:rsidRDefault="003010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060130"/>
      <w:docPartObj>
        <w:docPartGallery w:val="Page Numbers (Bottom of Page)"/>
        <w:docPartUnique/>
      </w:docPartObj>
    </w:sdtPr>
    <w:sdtEndPr>
      <w:rPr>
        <w:noProof/>
      </w:rPr>
    </w:sdtEndPr>
    <w:sdtContent>
      <w:p w14:paraId="125DD5E5" w14:textId="77777777" w:rsidR="00477707" w:rsidRDefault="004777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E376C0" w14:textId="77777777" w:rsidR="00477707" w:rsidRDefault="00477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249127"/>
    </w:sdtPr>
    <w:sdtEndPr/>
    <w:sdtContent>
      <w:p w14:paraId="456A8FFB" w14:textId="77777777" w:rsidR="006C1B71" w:rsidRDefault="006C1B71">
        <w:pPr>
          <w:pStyle w:val="Footer"/>
          <w:jc w:val="right"/>
        </w:pPr>
        <w:r>
          <w:fldChar w:fldCharType="begin"/>
        </w:r>
        <w:r>
          <w:instrText xml:space="preserve"> PAGE   \* MERGEFORMAT </w:instrText>
        </w:r>
        <w:r>
          <w:fldChar w:fldCharType="separate"/>
        </w:r>
        <w:r>
          <w:t>17</w:t>
        </w:r>
        <w:r>
          <w:fldChar w:fldCharType="end"/>
        </w:r>
      </w:p>
    </w:sdtContent>
  </w:sdt>
  <w:p w14:paraId="2422611C" w14:textId="77777777" w:rsidR="006C1B71" w:rsidRDefault="006C1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7AA7F" w14:textId="77777777" w:rsidR="00301011" w:rsidRDefault="00301011">
      <w:pPr>
        <w:spacing w:after="0" w:line="240" w:lineRule="auto"/>
      </w:pPr>
      <w:r>
        <w:separator/>
      </w:r>
    </w:p>
  </w:footnote>
  <w:footnote w:type="continuationSeparator" w:id="0">
    <w:p w14:paraId="135DA6B3" w14:textId="77777777" w:rsidR="00301011" w:rsidRDefault="003010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5F24706"/>
    <w:multiLevelType w:val="singleLevel"/>
    <w:tmpl w:val="B5F24706"/>
    <w:lvl w:ilvl="0">
      <w:start w:val="1"/>
      <w:numFmt w:val="decimal"/>
      <w:lvlText w:val="%1."/>
      <w:lvlJc w:val="left"/>
      <w:pPr>
        <w:tabs>
          <w:tab w:val="left" w:pos="425"/>
        </w:tabs>
        <w:ind w:left="425" w:hanging="425"/>
      </w:pPr>
      <w:rPr>
        <w:rFonts w:hint="default"/>
      </w:rPr>
    </w:lvl>
  </w:abstractNum>
  <w:abstractNum w:abstractNumId="1" w15:restartNumberingAfterBreak="0">
    <w:nsid w:val="02826E06"/>
    <w:multiLevelType w:val="multilevel"/>
    <w:tmpl w:val="02826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E06843"/>
    <w:multiLevelType w:val="multilevel"/>
    <w:tmpl w:val="02E0684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3894D09"/>
    <w:multiLevelType w:val="multilevel"/>
    <w:tmpl w:val="03894D09"/>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0F1F95"/>
    <w:multiLevelType w:val="multilevel"/>
    <w:tmpl w:val="060F1F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0C0FAE"/>
    <w:multiLevelType w:val="multilevel"/>
    <w:tmpl w:val="070C0FAE"/>
    <w:lvl w:ilvl="0">
      <w:start w:val="1"/>
      <w:numFmt w:val="decimal"/>
      <w:lvlText w:val="%1."/>
      <w:lvlJc w:val="left"/>
      <w:pPr>
        <w:ind w:left="630" w:hanging="360"/>
      </w:pPr>
      <w:rPr>
        <w:b/>
        <w:bCs/>
      </w:r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6" w15:restartNumberingAfterBreak="0">
    <w:nsid w:val="0C432018"/>
    <w:multiLevelType w:val="multilevel"/>
    <w:tmpl w:val="0C43201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840E88"/>
    <w:multiLevelType w:val="multilevel"/>
    <w:tmpl w:val="0E840E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9C1777"/>
    <w:multiLevelType w:val="multilevel"/>
    <w:tmpl w:val="0E9C1777"/>
    <w:lvl w:ilvl="0">
      <w:start w:val="1"/>
      <w:numFmt w:val="decimal"/>
      <w:lvlText w:val="%1."/>
      <w:lvlJc w:val="left"/>
      <w:pPr>
        <w:ind w:left="810" w:hanging="360"/>
      </w:pPr>
      <w:rPr>
        <w:b/>
        <w:bCs/>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9" w15:restartNumberingAfterBreak="0">
    <w:nsid w:val="14257C20"/>
    <w:multiLevelType w:val="multilevel"/>
    <w:tmpl w:val="A120B5F6"/>
    <w:lvl w:ilvl="0">
      <w:start w:val="1"/>
      <w:numFmt w:val="decimal"/>
      <w:pStyle w:val="Heading1"/>
      <w:suff w:val="space"/>
      <w:lvlText w:val="CHAPTER %1"/>
      <w:lvlJc w:val="left"/>
      <w:pPr>
        <w:ind w:left="0" w:firstLine="0"/>
      </w:pPr>
      <w:rPr>
        <w:rFonts w:ascii="Times New Roman" w:hAnsi="Times New Roman" w:hint="default"/>
        <w:b/>
        <w:i w:val="0"/>
        <w:caps/>
        <w:color w:val="000000" w:themeColor="text1"/>
        <w:sz w:val="24"/>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630" w:firstLine="0"/>
      </w:pPr>
      <w:rPr>
        <w:rFonts w:hint="default"/>
        <w:b/>
        <w:bCs/>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16486F52"/>
    <w:multiLevelType w:val="multilevel"/>
    <w:tmpl w:val="16486F52"/>
    <w:lvl w:ilvl="0">
      <w:start w:val="1"/>
      <w:numFmt w:val="decimal"/>
      <w:lvlText w:val="%1."/>
      <w:lvlJc w:val="left"/>
      <w:pPr>
        <w:ind w:left="774" w:hanging="360"/>
      </w:pPr>
      <w:rPr>
        <w:rFonts w:hint="default"/>
        <w:b/>
        <w:bCs/>
      </w:rPr>
    </w:lvl>
    <w:lvl w:ilvl="1">
      <w:start w:val="1"/>
      <w:numFmt w:val="lowerLetter"/>
      <w:lvlText w:val="%2."/>
      <w:lvlJc w:val="left"/>
      <w:pPr>
        <w:ind w:left="1494" w:hanging="360"/>
      </w:pPr>
    </w:lvl>
    <w:lvl w:ilvl="2">
      <w:start w:val="1"/>
      <w:numFmt w:val="lowerRoman"/>
      <w:lvlText w:val="%3."/>
      <w:lvlJc w:val="right"/>
      <w:pPr>
        <w:ind w:left="2214" w:hanging="180"/>
      </w:pPr>
    </w:lvl>
    <w:lvl w:ilvl="3">
      <w:start w:val="1"/>
      <w:numFmt w:val="decimal"/>
      <w:lvlText w:val="%4."/>
      <w:lvlJc w:val="left"/>
      <w:pPr>
        <w:ind w:left="2934" w:hanging="360"/>
      </w:pPr>
    </w:lvl>
    <w:lvl w:ilvl="4">
      <w:start w:val="1"/>
      <w:numFmt w:val="lowerLetter"/>
      <w:lvlText w:val="%5."/>
      <w:lvlJc w:val="left"/>
      <w:pPr>
        <w:ind w:left="3654" w:hanging="360"/>
      </w:pPr>
    </w:lvl>
    <w:lvl w:ilvl="5">
      <w:start w:val="1"/>
      <w:numFmt w:val="lowerRoman"/>
      <w:lvlText w:val="%6."/>
      <w:lvlJc w:val="right"/>
      <w:pPr>
        <w:ind w:left="4374" w:hanging="180"/>
      </w:pPr>
    </w:lvl>
    <w:lvl w:ilvl="6">
      <w:start w:val="1"/>
      <w:numFmt w:val="decimal"/>
      <w:lvlText w:val="%7."/>
      <w:lvlJc w:val="left"/>
      <w:pPr>
        <w:ind w:left="5094" w:hanging="360"/>
      </w:pPr>
    </w:lvl>
    <w:lvl w:ilvl="7">
      <w:start w:val="1"/>
      <w:numFmt w:val="lowerLetter"/>
      <w:lvlText w:val="%8."/>
      <w:lvlJc w:val="left"/>
      <w:pPr>
        <w:ind w:left="5814" w:hanging="360"/>
      </w:pPr>
    </w:lvl>
    <w:lvl w:ilvl="8">
      <w:start w:val="1"/>
      <w:numFmt w:val="lowerRoman"/>
      <w:lvlText w:val="%9."/>
      <w:lvlJc w:val="right"/>
      <w:pPr>
        <w:ind w:left="6534" w:hanging="180"/>
      </w:pPr>
    </w:lvl>
  </w:abstractNum>
  <w:abstractNum w:abstractNumId="11" w15:restartNumberingAfterBreak="0">
    <w:nsid w:val="1F774AB0"/>
    <w:multiLevelType w:val="multilevel"/>
    <w:tmpl w:val="1F774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2E97D30"/>
    <w:multiLevelType w:val="multilevel"/>
    <w:tmpl w:val="22E97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F9295D"/>
    <w:multiLevelType w:val="multilevel"/>
    <w:tmpl w:val="2BF9295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FE4CD4"/>
    <w:multiLevelType w:val="multilevel"/>
    <w:tmpl w:val="2FFE4C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F4173D5"/>
    <w:multiLevelType w:val="multilevel"/>
    <w:tmpl w:val="3F4173D5"/>
    <w:lvl w:ilvl="0">
      <w:start w:val="1"/>
      <w:numFmt w:val="decimal"/>
      <w:lvlText w:val="%1."/>
      <w:lvlJc w:val="left"/>
      <w:pPr>
        <w:ind w:left="63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890643"/>
    <w:multiLevelType w:val="multilevel"/>
    <w:tmpl w:val="48890643"/>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D7A7486"/>
    <w:multiLevelType w:val="multilevel"/>
    <w:tmpl w:val="4D7A748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DF4498F"/>
    <w:multiLevelType w:val="multilevel"/>
    <w:tmpl w:val="4DF4498F"/>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210245"/>
    <w:multiLevelType w:val="multilevel"/>
    <w:tmpl w:val="52210245"/>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85C0E95"/>
    <w:multiLevelType w:val="multilevel"/>
    <w:tmpl w:val="585C0E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B424B03"/>
    <w:multiLevelType w:val="multilevel"/>
    <w:tmpl w:val="5B424B0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19A15CB"/>
    <w:multiLevelType w:val="multilevel"/>
    <w:tmpl w:val="619A15CB"/>
    <w:lvl w:ilvl="0">
      <w:start w:val="1"/>
      <w:numFmt w:val="decimal"/>
      <w:lvlText w:val="%1."/>
      <w:lvlJc w:val="left"/>
      <w:pPr>
        <w:ind w:left="810" w:hanging="360"/>
      </w:pPr>
      <w:rPr>
        <w:b/>
        <w:bCs/>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3" w15:restartNumberingAfterBreak="0">
    <w:nsid w:val="66464A49"/>
    <w:multiLevelType w:val="multilevel"/>
    <w:tmpl w:val="66464A4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779447C8"/>
    <w:multiLevelType w:val="multilevel"/>
    <w:tmpl w:val="77944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9"/>
  </w:num>
  <w:num w:numId="3">
    <w:abstractNumId w:val="0"/>
  </w:num>
  <w:num w:numId="4">
    <w:abstractNumId w:val="12"/>
  </w:num>
  <w:num w:numId="5">
    <w:abstractNumId w:val="2"/>
  </w:num>
  <w:num w:numId="6">
    <w:abstractNumId w:val="9"/>
    <w:lvlOverride w:ilvl="0">
      <w:startOverride w:val="1"/>
    </w:lvlOverride>
    <w:lvlOverride w:ilvl="1">
      <w:startOverride w:val="7"/>
    </w:lvlOverride>
  </w:num>
  <w:num w:numId="7">
    <w:abstractNumId w:val="6"/>
  </w:num>
  <w:num w:numId="8">
    <w:abstractNumId w:val="10"/>
  </w:num>
  <w:num w:numId="9">
    <w:abstractNumId w:val="4"/>
  </w:num>
  <w:num w:numId="10">
    <w:abstractNumId w:val="21"/>
  </w:num>
  <w:num w:numId="11">
    <w:abstractNumId w:val="24"/>
  </w:num>
  <w:num w:numId="12">
    <w:abstractNumId w:val="11"/>
  </w:num>
  <w:num w:numId="13">
    <w:abstractNumId w:val="7"/>
  </w:num>
  <w:num w:numId="14">
    <w:abstractNumId w:val="8"/>
  </w:num>
  <w:num w:numId="15">
    <w:abstractNumId w:val="22"/>
  </w:num>
  <w:num w:numId="16">
    <w:abstractNumId w:val="14"/>
  </w:num>
  <w:num w:numId="17">
    <w:abstractNumId w:val="23"/>
  </w:num>
  <w:num w:numId="18">
    <w:abstractNumId w:val="17"/>
  </w:num>
  <w:num w:numId="19">
    <w:abstractNumId w:val="13"/>
  </w:num>
  <w:num w:numId="20">
    <w:abstractNumId w:val="1"/>
  </w:num>
  <w:num w:numId="21">
    <w:abstractNumId w:val="16"/>
  </w:num>
  <w:num w:numId="22">
    <w:abstractNumId w:val="3"/>
  </w:num>
  <w:num w:numId="23">
    <w:abstractNumId w:val="18"/>
  </w:num>
  <w:num w:numId="24">
    <w:abstractNumId w:val="20"/>
  </w:num>
  <w:num w:numId="25">
    <w:abstractNumId w:val="5"/>
  </w:num>
  <w:num w:numId="26">
    <w:abstractNumId w:val="15"/>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FE9"/>
    <w:rsid w:val="0000281C"/>
    <w:rsid w:val="0000331A"/>
    <w:rsid w:val="00004452"/>
    <w:rsid w:val="00007EF3"/>
    <w:rsid w:val="000104C4"/>
    <w:rsid w:val="00010AFB"/>
    <w:rsid w:val="000116C1"/>
    <w:rsid w:val="00014B5F"/>
    <w:rsid w:val="000150F6"/>
    <w:rsid w:val="0002057D"/>
    <w:rsid w:val="000222A1"/>
    <w:rsid w:val="00035EC7"/>
    <w:rsid w:val="00037E52"/>
    <w:rsid w:val="00040B1E"/>
    <w:rsid w:val="000418DA"/>
    <w:rsid w:val="000426AA"/>
    <w:rsid w:val="000441D5"/>
    <w:rsid w:val="00045ECE"/>
    <w:rsid w:val="00050AF6"/>
    <w:rsid w:val="00053302"/>
    <w:rsid w:val="000537DF"/>
    <w:rsid w:val="00053C30"/>
    <w:rsid w:val="000575C3"/>
    <w:rsid w:val="00057E8C"/>
    <w:rsid w:val="00067D88"/>
    <w:rsid w:val="0007070C"/>
    <w:rsid w:val="0007281F"/>
    <w:rsid w:val="0007313A"/>
    <w:rsid w:val="00075FDE"/>
    <w:rsid w:val="000800F6"/>
    <w:rsid w:val="00086767"/>
    <w:rsid w:val="00092A30"/>
    <w:rsid w:val="00095443"/>
    <w:rsid w:val="000957EB"/>
    <w:rsid w:val="000A4DFF"/>
    <w:rsid w:val="000A5428"/>
    <w:rsid w:val="000A58E8"/>
    <w:rsid w:val="000A7202"/>
    <w:rsid w:val="000B21BE"/>
    <w:rsid w:val="000B2D63"/>
    <w:rsid w:val="000B554F"/>
    <w:rsid w:val="000B6790"/>
    <w:rsid w:val="000C0757"/>
    <w:rsid w:val="000C0FD1"/>
    <w:rsid w:val="000C25FE"/>
    <w:rsid w:val="000C4810"/>
    <w:rsid w:val="000C5EE1"/>
    <w:rsid w:val="000D1A75"/>
    <w:rsid w:val="000D3558"/>
    <w:rsid w:val="000D6B6F"/>
    <w:rsid w:val="000D6D5B"/>
    <w:rsid w:val="000D7195"/>
    <w:rsid w:val="000D7D48"/>
    <w:rsid w:val="000E1988"/>
    <w:rsid w:val="000E1F20"/>
    <w:rsid w:val="000E2CD6"/>
    <w:rsid w:val="000E40C7"/>
    <w:rsid w:val="000F67AC"/>
    <w:rsid w:val="00100E1E"/>
    <w:rsid w:val="00104ED6"/>
    <w:rsid w:val="00105731"/>
    <w:rsid w:val="0010640B"/>
    <w:rsid w:val="00106ECB"/>
    <w:rsid w:val="0011078D"/>
    <w:rsid w:val="00110939"/>
    <w:rsid w:val="001123F4"/>
    <w:rsid w:val="0011251A"/>
    <w:rsid w:val="00114BC2"/>
    <w:rsid w:val="0011648F"/>
    <w:rsid w:val="0012369F"/>
    <w:rsid w:val="00123C7B"/>
    <w:rsid w:val="00127C9C"/>
    <w:rsid w:val="00134177"/>
    <w:rsid w:val="00140768"/>
    <w:rsid w:val="00142498"/>
    <w:rsid w:val="00142E67"/>
    <w:rsid w:val="001517F0"/>
    <w:rsid w:val="00151E62"/>
    <w:rsid w:val="00153F01"/>
    <w:rsid w:val="0015572D"/>
    <w:rsid w:val="0015791C"/>
    <w:rsid w:val="00163ED1"/>
    <w:rsid w:val="00164F15"/>
    <w:rsid w:val="00166F09"/>
    <w:rsid w:val="00172D8B"/>
    <w:rsid w:val="00173A6A"/>
    <w:rsid w:val="0017772B"/>
    <w:rsid w:val="00177B1D"/>
    <w:rsid w:val="00184113"/>
    <w:rsid w:val="00184EB7"/>
    <w:rsid w:val="0018504F"/>
    <w:rsid w:val="001866C1"/>
    <w:rsid w:val="00192159"/>
    <w:rsid w:val="00192816"/>
    <w:rsid w:val="00194D14"/>
    <w:rsid w:val="00195A39"/>
    <w:rsid w:val="00195B13"/>
    <w:rsid w:val="00196C0E"/>
    <w:rsid w:val="00197789"/>
    <w:rsid w:val="001A08D0"/>
    <w:rsid w:val="001A2B7C"/>
    <w:rsid w:val="001A2D37"/>
    <w:rsid w:val="001A49EE"/>
    <w:rsid w:val="001B1730"/>
    <w:rsid w:val="001B6EC8"/>
    <w:rsid w:val="001C4061"/>
    <w:rsid w:val="001C4C67"/>
    <w:rsid w:val="001C6F66"/>
    <w:rsid w:val="001C72E6"/>
    <w:rsid w:val="001C7480"/>
    <w:rsid w:val="001C7A91"/>
    <w:rsid w:val="001D2B5E"/>
    <w:rsid w:val="001D2CB6"/>
    <w:rsid w:val="001D47D5"/>
    <w:rsid w:val="001D49F6"/>
    <w:rsid w:val="001D5F9B"/>
    <w:rsid w:val="001D67F8"/>
    <w:rsid w:val="001E12B2"/>
    <w:rsid w:val="001E49CD"/>
    <w:rsid w:val="001E62EF"/>
    <w:rsid w:val="001F3A33"/>
    <w:rsid w:val="001F40DB"/>
    <w:rsid w:val="001F4F3B"/>
    <w:rsid w:val="00200687"/>
    <w:rsid w:val="00200943"/>
    <w:rsid w:val="002013C7"/>
    <w:rsid w:val="002014BC"/>
    <w:rsid w:val="00201C80"/>
    <w:rsid w:val="00210560"/>
    <w:rsid w:val="0021385A"/>
    <w:rsid w:val="00214BA3"/>
    <w:rsid w:val="00215EBF"/>
    <w:rsid w:val="002175BF"/>
    <w:rsid w:val="002202E6"/>
    <w:rsid w:val="00221ACD"/>
    <w:rsid w:val="00222A93"/>
    <w:rsid w:val="00230E90"/>
    <w:rsid w:val="002345F4"/>
    <w:rsid w:val="00235F8D"/>
    <w:rsid w:val="00237254"/>
    <w:rsid w:val="00242DCB"/>
    <w:rsid w:val="00243404"/>
    <w:rsid w:val="002437DC"/>
    <w:rsid w:val="002441BF"/>
    <w:rsid w:val="00245F9F"/>
    <w:rsid w:val="00251A7F"/>
    <w:rsid w:val="00255627"/>
    <w:rsid w:val="00266AF3"/>
    <w:rsid w:val="002708BA"/>
    <w:rsid w:val="002734FF"/>
    <w:rsid w:val="00273BA3"/>
    <w:rsid w:val="00274895"/>
    <w:rsid w:val="00274C64"/>
    <w:rsid w:val="00280451"/>
    <w:rsid w:val="00282AB3"/>
    <w:rsid w:val="00282D50"/>
    <w:rsid w:val="00284215"/>
    <w:rsid w:val="00284492"/>
    <w:rsid w:val="00285ACA"/>
    <w:rsid w:val="00287DE1"/>
    <w:rsid w:val="00291B86"/>
    <w:rsid w:val="00293B42"/>
    <w:rsid w:val="00294C6F"/>
    <w:rsid w:val="00295E70"/>
    <w:rsid w:val="00296F36"/>
    <w:rsid w:val="002A68F6"/>
    <w:rsid w:val="002A79A6"/>
    <w:rsid w:val="002B1EA3"/>
    <w:rsid w:val="002B5151"/>
    <w:rsid w:val="002B61A1"/>
    <w:rsid w:val="002B7711"/>
    <w:rsid w:val="002B77F5"/>
    <w:rsid w:val="002C0C0E"/>
    <w:rsid w:val="002C3997"/>
    <w:rsid w:val="002C703F"/>
    <w:rsid w:val="002D1086"/>
    <w:rsid w:val="002D365E"/>
    <w:rsid w:val="002D4320"/>
    <w:rsid w:val="002E6880"/>
    <w:rsid w:val="002E7D72"/>
    <w:rsid w:val="002F2221"/>
    <w:rsid w:val="002F5299"/>
    <w:rsid w:val="002F544A"/>
    <w:rsid w:val="002F67F7"/>
    <w:rsid w:val="00301011"/>
    <w:rsid w:val="00301E1E"/>
    <w:rsid w:val="00314DB4"/>
    <w:rsid w:val="00316777"/>
    <w:rsid w:val="00317219"/>
    <w:rsid w:val="00321D7A"/>
    <w:rsid w:val="0033018E"/>
    <w:rsid w:val="003310DC"/>
    <w:rsid w:val="00331114"/>
    <w:rsid w:val="003313CE"/>
    <w:rsid w:val="0033458A"/>
    <w:rsid w:val="00335049"/>
    <w:rsid w:val="003409CC"/>
    <w:rsid w:val="0034257F"/>
    <w:rsid w:val="00342AFE"/>
    <w:rsid w:val="00344DAC"/>
    <w:rsid w:val="00346206"/>
    <w:rsid w:val="00351C2C"/>
    <w:rsid w:val="00352CB2"/>
    <w:rsid w:val="0036232D"/>
    <w:rsid w:val="00362831"/>
    <w:rsid w:val="003710D3"/>
    <w:rsid w:val="0037183B"/>
    <w:rsid w:val="00372F0D"/>
    <w:rsid w:val="00373677"/>
    <w:rsid w:val="003750E4"/>
    <w:rsid w:val="003801F7"/>
    <w:rsid w:val="00383C90"/>
    <w:rsid w:val="00386613"/>
    <w:rsid w:val="00387314"/>
    <w:rsid w:val="00387378"/>
    <w:rsid w:val="00393297"/>
    <w:rsid w:val="003956EB"/>
    <w:rsid w:val="003A1BED"/>
    <w:rsid w:val="003A3FE8"/>
    <w:rsid w:val="003A408C"/>
    <w:rsid w:val="003A75D7"/>
    <w:rsid w:val="003B0F09"/>
    <w:rsid w:val="003C01C3"/>
    <w:rsid w:val="003C0A26"/>
    <w:rsid w:val="003C1072"/>
    <w:rsid w:val="003C1A84"/>
    <w:rsid w:val="003C45D9"/>
    <w:rsid w:val="003C6B5B"/>
    <w:rsid w:val="003C761D"/>
    <w:rsid w:val="003D0B1A"/>
    <w:rsid w:val="003D22DC"/>
    <w:rsid w:val="003D7CCD"/>
    <w:rsid w:val="003E521C"/>
    <w:rsid w:val="003F1229"/>
    <w:rsid w:val="003F21DB"/>
    <w:rsid w:val="003F51B7"/>
    <w:rsid w:val="003F58E2"/>
    <w:rsid w:val="003F5F61"/>
    <w:rsid w:val="003F6C1C"/>
    <w:rsid w:val="003F6E44"/>
    <w:rsid w:val="004005B2"/>
    <w:rsid w:val="00403097"/>
    <w:rsid w:val="00404156"/>
    <w:rsid w:val="004054F8"/>
    <w:rsid w:val="004056CE"/>
    <w:rsid w:val="00407434"/>
    <w:rsid w:val="00413984"/>
    <w:rsid w:val="00413B3A"/>
    <w:rsid w:val="004144E4"/>
    <w:rsid w:val="004146C4"/>
    <w:rsid w:val="00415042"/>
    <w:rsid w:val="00417B52"/>
    <w:rsid w:val="00420541"/>
    <w:rsid w:val="0042064E"/>
    <w:rsid w:val="00433441"/>
    <w:rsid w:val="00433D96"/>
    <w:rsid w:val="0043697E"/>
    <w:rsid w:val="00441BDA"/>
    <w:rsid w:val="00445F1D"/>
    <w:rsid w:val="00454F84"/>
    <w:rsid w:val="0046089D"/>
    <w:rsid w:val="004608BB"/>
    <w:rsid w:val="00460A83"/>
    <w:rsid w:val="00463411"/>
    <w:rsid w:val="004635BE"/>
    <w:rsid w:val="00464493"/>
    <w:rsid w:val="004649F9"/>
    <w:rsid w:val="004702F0"/>
    <w:rsid w:val="00470848"/>
    <w:rsid w:val="00471E06"/>
    <w:rsid w:val="00472314"/>
    <w:rsid w:val="00473FD9"/>
    <w:rsid w:val="00474496"/>
    <w:rsid w:val="00474C23"/>
    <w:rsid w:val="00477707"/>
    <w:rsid w:val="00481A65"/>
    <w:rsid w:val="00481A76"/>
    <w:rsid w:val="00483501"/>
    <w:rsid w:val="00486165"/>
    <w:rsid w:val="00487C51"/>
    <w:rsid w:val="004911C1"/>
    <w:rsid w:val="00491E16"/>
    <w:rsid w:val="0049502B"/>
    <w:rsid w:val="004956AE"/>
    <w:rsid w:val="004959BB"/>
    <w:rsid w:val="00496E28"/>
    <w:rsid w:val="004A06BD"/>
    <w:rsid w:val="004A0C83"/>
    <w:rsid w:val="004A11FB"/>
    <w:rsid w:val="004A6411"/>
    <w:rsid w:val="004A75A7"/>
    <w:rsid w:val="004A7769"/>
    <w:rsid w:val="004B24FC"/>
    <w:rsid w:val="004B2507"/>
    <w:rsid w:val="004B2EE6"/>
    <w:rsid w:val="004B4758"/>
    <w:rsid w:val="004B5E49"/>
    <w:rsid w:val="004B60D7"/>
    <w:rsid w:val="004B61B6"/>
    <w:rsid w:val="004B78FE"/>
    <w:rsid w:val="004C0DBC"/>
    <w:rsid w:val="004C15DA"/>
    <w:rsid w:val="004C483C"/>
    <w:rsid w:val="004C5B23"/>
    <w:rsid w:val="004C5CC8"/>
    <w:rsid w:val="004C7129"/>
    <w:rsid w:val="004C7E99"/>
    <w:rsid w:val="004D33A2"/>
    <w:rsid w:val="004D452F"/>
    <w:rsid w:val="004D555C"/>
    <w:rsid w:val="004D6D5B"/>
    <w:rsid w:val="004F180F"/>
    <w:rsid w:val="004F221E"/>
    <w:rsid w:val="004F2768"/>
    <w:rsid w:val="004F3F5A"/>
    <w:rsid w:val="004F6EFC"/>
    <w:rsid w:val="004F768C"/>
    <w:rsid w:val="00500409"/>
    <w:rsid w:val="005010B0"/>
    <w:rsid w:val="005045F7"/>
    <w:rsid w:val="00504749"/>
    <w:rsid w:val="00513904"/>
    <w:rsid w:val="00521D37"/>
    <w:rsid w:val="00521E89"/>
    <w:rsid w:val="0052292E"/>
    <w:rsid w:val="00522EE6"/>
    <w:rsid w:val="005231F3"/>
    <w:rsid w:val="00534625"/>
    <w:rsid w:val="005352AD"/>
    <w:rsid w:val="00536639"/>
    <w:rsid w:val="00541F08"/>
    <w:rsid w:val="005422BB"/>
    <w:rsid w:val="0054342E"/>
    <w:rsid w:val="005456E3"/>
    <w:rsid w:val="0054797D"/>
    <w:rsid w:val="00550F3B"/>
    <w:rsid w:val="00554908"/>
    <w:rsid w:val="00554E19"/>
    <w:rsid w:val="00565399"/>
    <w:rsid w:val="005658E6"/>
    <w:rsid w:val="00570076"/>
    <w:rsid w:val="005704B7"/>
    <w:rsid w:val="00570BBD"/>
    <w:rsid w:val="00572D4D"/>
    <w:rsid w:val="00585BE5"/>
    <w:rsid w:val="005935F6"/>
    <w:rsid w:val="00594745"/>
    <w:rsid w:val="00596325"/>
    <w:rsid w:val="005A5930"/>
    <w:rsid w:val="005C1F0B"/>
    <w:rsid w:val="005C34F9"/>
    <w:rsid w:val="005C4C59"/>
    <w:rsid w:val="005C7F31"/>
    <w:rsid w:val="005D02F9"/>
    <w:rsid w:val="005D412D"/>
    <w:rsid w:val="005D43F4"/>
    <w:rsid w:val="005D5631"/>
    <w:rsid w:val="005D5A04"/>
    <w:rsid w:val="005D5FA7"/>
    <w:rsid w:val="005E0536"/>
    <w:rsid w:val="005E4B7B"/>
    <w:rsid w:val="005E672C"/>
    <w:rsid w:val="005E7D47"/>
    <w:rsid w:val="005F0393"/>
    <w:rsid w:val="005F1DC0"/>
    <w:rsid w:val="005F263D"/>
    <w:rsid w:val="005F3F56"/>
    <w:rsid w:val="005F4E73"/>
    <w:rsid w:val="005F6E54"/>
    <w:rsid w:val="00602220"/>
    <w:rsid w:val="006053A5"/>
    <w:rsid w:val="0061097B"/>
    <w:rsid w:val="00611C82"/>
    <w:rsid w:val="00613A37"/>
    <w:rsid w:val="006145E5"/>
    <w:rsid w:val="0061503F"/>
    <w:rsid w:val="00616F8E"/>
    <w:rsid w:val="0062159B"/>
    <w:rsid w:val="0063014D"/>
    <w:rsid w:val="0063117A"/>
    <w:rsid w:val="00633AE6"/>
    <w:rsid w:val="00633ED9"/>
    <w:rsid w:val="0063629E"/>
    <w:rsid w:val="00636F5C"/>
    <w:rsid w:val="00637265"/>
    <w:rsid w:val="00641FC0"/>
    <w:rsid w:val="00646F17"/>
    <w:rsid w:val="00650668"/>
    <w:rsid w:val="00651572"/>
    <w:rsid w:val="0065484F"/>
    <w:rsid w:val="00654FD5"/>
    <w:rsid w:val="006624D8"/>
    <w:rsid w:val="0067166F"/>
    <w:rsid w:val="006717A9"/>
    <w:rsid w:val="00673997"/>
    <w:rsid w:val="00674186"/>
    <w:rsid w:val="00680E5D"/>
    <w:rsid w:val="00681461"/>
    <w:rsid w:val="006824BB"/>
    <w:rsid w:val="006830D8"/>
    <w:rsid w:val="006833A1"/>
    <w:rsid w:val="0068768C"/>
    <w:rsid w:val="00690CBA"/>
    <w:rsid w:val="00694756"/>
    <w:rsid w:val="006958E2"/>
    <w:rsid w:val="00696C7E"/>
    <w:rsid w:val="006A3A4B"/>
    <w:rsid w:val="006A6863"/>
    <w:rsid w:val="006B024F"/>
    <w:rsid w:val="006B0EF5"/>
    <w:rsid w:val="006B1B9E"/>
    <w:rsid w:val="006B5F3C"/>
    <w:rsid w:val="006C0392"/>
    <w:rsid w:val="006C1530"/>
    <w:rsid w:val="006C15C0"/>
    <w:rsid w:val="006C1B71"/>
    <w:rsid w:val="006D0EEB"/>
    <w:rsid w:val="006D1EB3"/>
    <w:rsid w:val="006D3BB8"/>
    <w:rsid w:val="006D4EF4"/>
    <w:rsid w:val="006E0570"/>
    <w:rsid w:val="006E09E3"/>
    <w:rsid w:val="006E2F2B"/>
    <w:rsid w:val="006E4199"/>
    <w:rsid w:val="006E59D7"/>
    <w:rsid w:val="006F5692"/>
    <w:rsid w:val="006F6A38"/>
    <w:rsid w:val="00700BF9"/>
    <w:rsid w:val="00703714"/>
    <w:rsid w:val="007046A2"/>
    <w:rsid w:val="00710EB2"/>
    <w:rsid w:val="007145CC"/>
    <w:rsid w:val="00714733"/>
    <w:rsid w:val="00717436"/>
    <w:rsid w:val="007201C4"/>
    <w:rsid w:val="00720324"/>
    <w:rsid w:val="00720A2A"/>
    <w:rsid w:val="0072653C"/>
    <w:rsid w:val="007311E3"/>
    <w:rsid w:val="00733196"/>
    <w:rsid w:val="00733FAC"/>
    <w:rsid w:val="00734E2F"/>
    <w:rsid w:val="007373F7"/>
    <w:rsid w:val="00741EE8"/>
    <w:rsid w:val="00742A08"/>
    <w:rsid w:val="00743916"/>
    <w:rsid w:val="00746628"/>
    <w:rsid w:val="00751074"/>
    <w:rsid w:val="00751829"/>
    <w:rsid w:val="00756BBD"/>
    <w:rsid w:val="00761251"/>
    <w:rsid w:val="00761D65"/>
    <w:rsid w:val="00761F0A"/>
    <w:rsid w:val="0076347B"/>
    <w:rsid w:val="00764AD8"/>
    <w:rsid w:val="00765415"/>
    <w:rsid w:val="00765F7E"/>
    <w:rsid w:val="007724FD"/>
    <w:rsid w:val="00774784"/>
    <w:rsid w:val="00795EDD"/>
    <w:rsid w:val="007961F6"/>
    <w:rsid w:val="007966E0"/>
    <w:rsid w:val="00797C4A"/>
    <w:rsid w:val="007A0D95"/>
    <w:rsid w:val="007A2A57"/>
    <w:rsid w:val="007A37AD"/>
    <w:rsid w:val="007A5231"/>
    <w:rsid w:val="007A5F52"/>
    <w:rsid w:val="007A63E1"/>
    <w:rsid w:val="007B3240"/>
    <w:rsid w:val="007B5505"/>
    <w:rsid w:val="007B577D"/>
    <w:rsid w:val="007C0C25"/>
    <w:rsid w:val="007C478A"/>
    <w:rsid w:val="007C6860"/>
    <w:rsid w:val="007D285A"/>
    <w:rsid w:val="007D28EF"/>
    <w:rsid w:val="007D3C3D"/>
    <w:rsid w:val="007D438E"/>
    <w:rsid w:val="007E1FC1"/>
    <w:rsid w:val="007E36A1"/>
    <w:rsid w:val="007E438B"/>
    <w:rsid w:val="007E653C"/>
    <w:rsid w:val="007F0D8D"/>
    <w:rsid w:val="007F6E68"/>
    <w:rsid w:val="007F752A"/>
    <w:rsid w:val="0080022A"/>
    <w:rsid w:val="00800677"/>
    <w:rsid w:val="00803F0C"/>
    <w:rsid w:val="0080474D"/>
    <w:rsid w:val="00812DA5"/>
    <w:rsid w:val="00817C03"/>
    <w:rsid w:val="00822661"/>
    <w:rsid w:val="008234FF"/>
    <w:rsid w:val="008265C2"/>
    <w:rsid w:val="00833031"/>
    <w:rsid w:val="00833658"/>
    <w:rsid w:val="008401B3"/>
    <w:rsid w:val="00847C90"/>
    <w:rsid w:val="00852F51"/>
    <w:rsid w:val="008530F0"/>
    <w:rsid w:val="0086162D"/>
    <w:rsid w:val="00861E46"/>
    <w:rsid w:val="00861E7D"/>
    <w:rsid w:val="00871371"/>
    <w:rsid w:val="00871CE7"/>
    <w:rsid w:val="00873FD2"/>
    <w:rsid w:val="00874531"/>
    <w:rsid w:val="0087629F"/>
    <w:rsid w:val="00881297"/>
    <w:rsid w:val="00891059"/>
    <w:rsid w:val="008917BF"/>
    <w:rsid w:val="00894DC6"/>
    <w:rsid w:val="008A04D0"/>
    <w:rsid w:val="008A33D9"/>
    <w:rsid w:val="008B02FA"/>
    <w:rsid w:val="008B2F5F"/>
    <w:rsid w:val="008B434C"/>
    <w:rsid w:val="008B73C5"/>
    <w:rsid w:val="008B7476"/>
    <w:rsid w:val="008B7DBD"/>
    <w:rsid w:val="008C0ED6"/>
    <w:rsid w:val="008C1503"/>
    <w:rsid w:val="008C3768"/>
    <w:rsid w:val="008C3D99"/>
    <w:rsid w:val="008C3F97"/>
    <w:rsid w:val="008C5650"/>
    <w:rsid w:val="008C65DD"/>
    <w:rsid w:val="008C6F4C"/>
    <w:rsid w:val="008D29E3"/>
    <w:rsid w:val="008D60C5"/>
    <w:rsid w:val="008D623E"/>
    <w:rsid w:val="008D6C91"/>
    <w:rsid w:val="008D6E51"/>
    <w:rsid w:val="008E2DEC"/>
    <w:rsid w:val="008E7F93"/>
    <w:rsid w:val="008F1DD6"/>
    <w:rsid w:val="008F5E88"/>
    <w:rsid w:val="008F74F4"/>
    <w:rsid w:val="00902C91"/>
    <w:rsid w:val="00902EA5"/>
    <w:rsid w:val="00907294"/>
    <w:rsid w:val="0090773A"/>
    <w:rsid w:val="009116CF"/>
    <w:rsid w:val="00912358"/>
    <w:rsid w:val="00914EA5"/>
    <w:rsid w:val="00916B50"/>
    <w:rsid w:val="009207D2"/>
    <w:rsid w:val="00925EF5"/>
    <w:rsid w:val="00931AB1"/>
    <w:rsid w:val="0093377A"/>
    <w:rsid w:val="00933FEB"/>
    <w:rsid w:val="00935237"/>
    <w:rsid w:val="00935485"/>
    <w:rsid w:val="0094062A"/>
    <w:rsid w:val="009411F5"/>
    <w:rsid w:val="00942F72"/>
    <w:rsid w:val="00946466"/>
    <w:rsid w:val="00946719"/>
    <w:rsid w:val="00954575"/>
    <w:rsid w:val="00960897"/>
    <w:rsid w:val="00964247"/>
    <w:rsid w:val="0096663F"/>
    <w:rsid w:val="00966F13"/>
    <w:rsid w:val="00974486"/>
    <w:rsid w:val="009828EE"/>
    <w:rsid w:val="009863FF"/>
    <w:rsid w:val="00990B20"/>
    <w:rsid w:val="00993349"/>
    <w:rsid w:val="00993A8D"/>
    <w:rsid w:val="009A18C5"/>
    <w:rsid w:val="009A2413"/>
    <w:rsid w:val="009A48B4"/>
    <w:rsid w:val="009A4DE3"/>
    <w:rsid w:val="009A6757"/>
    <w:rsid w:val="009A71AA"/>
    <w:rsid w:val="009A78DE"/>
    <w:rsid w:val="009A790B"/>
    <w:rsid w:val="009B1143"/>
    <w:rsid w:val="009B3ECA"/>
    <w:rsid w:val="009B6D9F"/>
    <w:rsid w:val="009B78C8"/>
    <w:rsid w:val="009D0A08"/>
    <w:rsid w:val="009D504A"/>
    <w:rsid w:val="009D5AB3"/>
    <w:rsid w:val="009E4C9E"/>
    <w:rsid w:val="009E4E15"/>
    <w:rsid w:val="009F2F5E"/>
    <w:rsid w:val="009F5F0E"/>
    <w:rsid w:val="00A01CDC"/>
    <w:rsid w:val="00A0607C"/>
    <w:rsid w:val="00A10C89"/>
    <w:rsid w:val="00A1293D"/>
    <w:rsid w:val="00A13010"/>
    <w:rsid w:val="00A132F7"/>
    <w:rsid w:val="00A146AB"/>
    <w:rsid w:val="00A163E3"/>
    <w:rsid w:val="00A2012D"/>
    <w:rsid w:val="00A20528"/>
    <w:rsid w:val="00A20E09"/>
    <w:rsid w:val="00A2670D"/>
    <w:rsid w:val="00A32067"/>
    <w:rsid w:val="00A322AB"/>
    <w:rsid w:val="00A441AD"/>
    <w:rsid w:val="00A46A6A"/>
    <w:rsid w:val="00A50E4C"/>
    <w:rsid w:val="00A5195F"/>
    <w:rsid w:val="00A548D0"/>
    <w:rsid w:val="00A63D45"/>
    <w:rsid w:val="00A6474A"/>
    <w:rsid w:val="00A70303"/>
    <w:rsid w:val="00A74282"/>
    <w:rsid w:val="00A77CE7"/>
    <w:rsid w:val="00A77FE9"/>
    <w:rsid w:val="00A81622"/>
    <w:rsid w:val="00A83362"/>
    <w:rsid w:val="00A84EAF"/>
    <w:rsid w:val="00A86FE9"/>
    <w:rsid w:val="00A9256E"/>
    <w:rsid w:val="00A9402C"/>
    <w:rsid w:val="00A9409C"/>
    <w:rsid w:val="00A9629B"/>
    <w:rsid w:val="00AA013E"/>
    <w:rsid w:val="00AA0B94"/>
    <w:rsid w:val="00AA3365"/>
    <w:rsid w:val="00AB097C"/>
    <w:rsid w:val="00AB1B80"/>
    <w:rsid w:val="00AB21C5"/>
    <w:rsid w:val="00AB374F"/>
    <w:rsid w:val="00AB67EE"/>
    <w:rsid w:val="00AB7B46"/>
    <w:rsid w:val="00AC17D2"/>
    <w:rsid w:val="00AC2C16"/>
    <w:rsid w:val="00AC2DC5"/>
    <w:rsid w:val="00AC6514"/>
    <w:rsid w:val="00AC7078"/>
    <w:rsid w:val="00AC75A3"/>
    <w:rsid w:val="00AD0682"/>
    <w:rsid w:val="00AD1AB7"/>
    <w:rsid w:val="00AD3F41"/>
    <w:rsid w:val="00AE0E5F"/>
    <w:rsid w:val="00AE42C7"/>
    <w:rsid w:val="00AE4B08"/>
    <w:rsid w:val="00AE6295"/>
    <w:rsid w:val="00AF24C6"/>
    <w:rsid w:val="00AF37C7"/>
    <w:rsid w:val="00AF49D0"/>
    <w:rsid w:val="00AF6EE1"/>
    <w:rsid w:val="00AF766B"/>
    <w:rsid w:val="00B0094B"/>
    <w:rsid w:val="00B01ED0"/>
    <w:rsid w:val="00B062E2"/>
    <w:rsid w:val="00B11B57"/>
    <w:rsid w:val="00B15F78"/>
    <w:rsid w:val="00B16754"/>
    <w:rsid w:val="00B230B2"/>
    <w:rsid w:val="00B25ECC"/>
    <w:rsid w:val="00B274CD"/>
    <w:rsid w:val="00B27C34"/>
    <w:rsid w:val="00B30A8E"/>
    <w:rsid w:val="00B34034"/>
    <w:rsid w:val="00B412F5"/>
    <w:rsid w:val="00B41753"/>
    <w:rsid w:val="00B44D16"/>
    <w:rsid w:val="00B46908"/>
    <w:rsid w:val="00B51611"/>
    <w:rsid w:val="00B51787"/>
    <w:rsid w:val="00B51798"/>
    <w:rsid w:val="00B54378"/>
    <w:rsid w:val="00B5539A"/>
    <w:rsid w:val="00B57837"/>
    <w:rsid w:val="00B6453B"/>
    <w:rsid w:val="00B6517D"/>
    <w:rsid w:val="00B6529D"/>
    <w:rsid w:val="00B6665E"/>
    <w:rsid w:val="00B66846"/>
    <w:rsid w:val="00B724D1"/>
    <w:rsid w:val="00B73CFC"/>
    <w:rsid w:val="00B7664B"/>
    <w:rsid w:val="00B76B3E"/>
    <w:rsid w:val="00B77565"/>
    <w:rsid w:val="00B80840"/>
    <w:rsid w:val="00B84D34"/>
    <w:rsid w:val="00B85351"/>
    <w:rsid w:val="00B92C37"/>
    <w:rsid w:val="00B95B31"/>
    <w:rsid w:val="00B95FC8"/>
    <w:rsid w:val="00B979FE"/>
    <w:rsid w:val="00BA2ECA"/>
    <w:rsid w:val="00BA59A6"/>
    <w:rsid w:val="00BA5AFB"/>
    <w:rsid w:val="00BB0D56"/>
    <w:rsid w:val="00BB2053"/>
    <w:rsid w:val="00BB2662"/>
    <w:rsid w:val="00BB3748"/>
    <w:rsid w:val="00BC3318"/>
    <w:rsid w:val="00BC4A1F"/>
    <w:rsid w:val="00BC6AD9"/>
    <w:rsid w:val="00BC6D8D"/>
    <w:rsid w:val="00BD20FB"/>
    <w:rsid w:val="00BE125B"/>
    <w:rsid w:val="00BE1B38"/>
    <w:rsid w:val="00BE403E"/>
    <w:rsid w:val="00BE4726"/>
    <w:rsid w:val="00BE61AE"/>
    <w:rsid w:val="00BE6C39"/>
    <w:rsid w:val="00BF07CD"/>
    <w:rsid w:val="00BF3F8D"/>
    <w:rsid w:val="00BF4760"/>
    <w:rsid w:val="00BF6B89"/>
    <w:rsid w:val="00C001AB"/>
    <w:rsid w:val="00C013A8"/>
    <w:rsid w:val="00C03192"/>
    <w:rsid w:val="00C0722C"/>
    <w:rsid w:val="00C10165"/>
    <w:rsid w:val="00C152FA"/>
    <w:rsid w:val="00C16315"/>
    <w:rsid w:val="00C17B6F"/>
    <w:rsid w:val="00C23D62"/>
    <w:rsid w:val="00C30DB7"/>
    <w:rsid w:val="00C3127C"/>
    <w:rsid w:val="00C32750"/>
    <w:rsid w:val="00C33355"/>
    <w:rsid w:val="00C40E85"/>
    <w:rsid w:val="00C4259B"/>
    <w:rsid w:val="00C4382C"/>
    <w:rsid w:val="00C470EB"/>
    <w:rsid w:val="00C501C8"/>
    <w:rsid w:val="00C50EA2"/>
    <w:rsid w:val="00C542EE"/>
    <w:rsid w:val="00C57687"/>
    <w:rsid w:val="00C61314"/>
    <w:rsid w:val="00C724E3"/>
    <w:rsid w:val="00C7285D"/>
    <w:rsid w:val="00C739DA"/>
    <w:rsid w:val="00C74FF1"/>
    <w:rsid w:val="00C75F1F"/>
    <w:rsid w:val="00C80CF9"/>
    <w:rsid w:val="00C81F86"/>
    <w:rsid w:val="00C82AC5"/>
    <w:rsid w:val="00C82C5D"/>
    <w:rsid w:val="00C867C4"/>
    <w:rsid w:val="00C91A47"/>
    <w:rsid w:val="00C92541"/>
    <w:rsid w:val="00C956BD"/>
    <w:rsid w:val="00C9624E"/>
    <w:rsid w:val="00C96418"/>
    <w:rsid w:val="00C9686E"/>
    <w:rsid w:val="00CA0737"/>
    <w:rsid w:val="00CA38ED"/>
    <w:rsid w:val="00CA44FB"/>
    <w:rsid w:val="00CA4660"/>
    <w:rsid w:val="00CB0C87"/>
    <w:rsid w:val="00CB5042"/>
    <w:rsid w:val="00CC0D79"/>
    <w:rsid w:val="00CC14E6"/>
    <w:rsid w:val="00CC3D06"/>
    <w:rsid w:val="00CC51E8"/>
    <w:rsid w:val="00CD1863"/>
    <w:rsid w:val="00CD6E3B"/>
    <w:rsid w:val="00CD7D37"/>
    <w:rsid w:val="00CE0E09"/>
    <w:rsid w:val="00CE1BAB"/>
    <w:rsid w:val="00CE1C67"/>
    <w:rsid w:val="00CE52D6"/>
    <w:rsid w:val="00CE638A"/>
    <w:rsid w:val="00CF13EB"/>
    <w:rsid w:val="00CF4394"/>
    <w:rsid w:val="00CF44AD"/>
    <w:rsid w:val="00CF601C"/>
    <w:rsid w:val="00D073DF"/>
    <w:rsid w:val="00D10D8B"/>
    <w:rsid w:val="00D12D50"/>
    <w:rsid w:val="00D1342A"/>
    <w:rsid w:val="00D1511E"/>
    <w:rsid w:val="00D20B17"/>
    <w:rsid w:val="00D2785A"/>
    <w:rsid w:val="00D344AC"/>
    <w:rsid w:val="00D40020"/>
    <w:rsid w:val="00D43209"/>
    <w:rsid w:val="00D4436F"/>
    <w:rsid w:val="00D44E59"/>
    <w:rsid w:val="00D451D4"/>
    <w:rsid w:val="00D507EC"/>
    <w:rsid w:val="00D50E4F"/>
    <w:rsid w:val="00D53957"/>
    <w:rsid w:val="00D5416F"/>
    <w:rsid w:val="00D61589"/>
    <w:rsid w:val="00D627E6"/>
    <w:rsid w:val="00D62BD8"/>
    <w:rsid w:val="00D732D7"/>
    <w:rsid w:val="00D73354"/>
    <w:rsid w:val="00D75B87"/>
    <w:rsid w:val="00D763AF"/>
    <w:rsid w:val="00D77484"/>
    <w:rsid w:val="00D77915"/>
    <w:rsid w:val="00D83020"/>
    <w:rsid w:val="00D8345C"/>
    <w:rsid w:val="00D84AEC"/>
    <w:rsid w:val="00D85255"/>
    <w:rsid w:val="00D86B1C"/>
    <w:rsid w:val="00D87A10"/>
    <w:rsid w:val="00D91FDD"/>
    <w:rsid w:val="00D940EF"/>
    <w:rsid w:val="00D95327"/>
    <w:rsid w:val="00D97070"/>
    <w:rsid w:val="00D97DA2"/>
    <w:rsid w:val="00DA04B8"/>
    <w:rsid w:val="00DA19DE"/>
    <w:rsid w:val="00DA30C1"/>
    <w:rsid w:val="00DA46A2"/>
    <w:rsid w:val="00DA4DB6"/>
    <w:rsid w:val="00DA5C75"/>
    <w:rsid w:val="00DB1F49"/>
    <w:rsid w:val="00DB22C1"/>
    <w:rsid w:val="00DB2544"/>
    <w:rsid w:val="00DB75C1"/>
    <w:rsid w:val="00DC1EF4"/>
    <w:rsid w:val="00DC42BD"/>
    <w:rsid w:val="00DC5812"/>
    <w:rsid w:val="00DD5486"/>
    <w:rsid w:val="00DD5C98"/>
    <w:rsid w:val="00DD6217"/>
    <w:rsid w:val="00DE045B"/>
    <w:rsid w:val="00DE6712"/>
    <w:rsid w:val="00DF3966"/>
    <w:rsid w:val="00DF3FEB"/>
    <w:rsid w:val="00E00A06"/>
    <w:rsid w:val="00E014D1"/>
    <w:rsid w:val="00E01B71"/>
    <w:rsid w:val="00E02EB6"/>
    <w:rsid w:val="00E045B9"/>
    <w:rsid w:val="00E05675"/>
    <w:rsid w:val="00E075B3"/>
    <w:rsid w:val="00E110E9"/>
    <w:rsid w:val="00E13B1C"/>
    <w:rsid w:val="00E14425"/>
    <w:rsid w:val="00E1777C"/>
    <w:rsid w:val="00E26FDD"/>
    <w:rsid w:val="00E33A66"/>
    <w:rsid w:val="00E34F41"/>
    <w:rsid w:val="00E35276"/>
    <w:rsid w:val="00E37332"/>
    <w:rsid w:val="00E374A7"/>
    <w:rsid w:val="00E412F6"/>
    <w:rsid w:val="00E43581"/>
    <w:rsid w:val="00E43D7C"/>
    <w:rsid w:val="00E44D68"/>
    <w:rsid w:val="00E50473"/>
    <w:rsid w:val="00E51FCB"/>
    <w:rsid w:val="00E55AC5"/>
    <w:rsid w:val="00E60264"/>
    <w:rsid w:val="00E60541"/>
    <w:rsid w:val="00E6560F"/>
    <w:rsid w:val="00E72870"/>
    <w:rsid w:val="00E80DA5"/>
    <w:rsid w:val="00E8254C"/>
    <w:rsid w:val="00E8256D"/>
    <w:rsid w:val="00E8309F"/>
    <w:rsid w:val="00E846E7"/>
    <w:rsid w:val="00E9087A"/>
    <w:rsid w:val="00EA4447"/>
    <w:rsid w:val="00EA62DC"/>
    <w:rsid w:val="00EB1D7F"/>
    <w:rsid w:val="00EB23AD"/>
    <w:rsid w:val="00EB5FEC"/>
    <w:rsid w:val="00EC291B"/>
    <w:rsid w:val="00EC32E8"/>
    <w:rsid w:val="00EC43F2"/>
    <w:rsid w:val="00EC561B"/>
    <w:rsid w:val="00EC7B02"/>
    <w:rsid w:val="00ED2BB8"/>
    <w:rsid w:val="00ED2EB3"/>
    <w:rsid w:val="00ED74C5"/>
    <w:rsid w:val="00ED7CB1"/>
    <w:rsid w:val="00EE07D7"/>
    <w:rsid w:val="00EE52C1"/>
    <w:rsid w:val="00EE6DCB"/>
    <w:rsid w:val="00EE7F2A"/>
    <w:rsid w:val="00EF1E7A"/>
    <w:rsid w:val="00EF395F"/>
    <w:rsid w:val="00EF3EE7"/>
    <w:rsid w:val="00EF4272"/>
    <w:rsid w:val="00EF4DB6"/>
    <w:rsid w:val="00EF5063"/>
    <w:rsid w:val="00EF70BE"/>
    <w:rsid w:val="00F0311E"/>
    <w:rsid w:val="00F03782"/>
    <w:rsid w:val="00F0435A"/>
    <w:rsid w:val="00F06AF2"/>
    <w:rsid w:val="00F0737E"/>
    <w:rsid w:val="00F07715"/>
    <w:rsid w:val="00F1063D"/>
    <w:rsid w:val="00F119FB"/>
    <w:rsid w:val="00F13502"/>
    <w:rsid w:val="00F144B0"/>
    <w:rsid w:val="00F15076"/>
    <w:rsid w:val="00F167F0"/>
    <w:rsid w:val="00F22479"/>
    <w:rsid w:val="00F226A9"/>
    <w:rsid w:val="00F245C0"/>
    <w:rsid w:val="00F24C79"/>
    <w:rsid w:val="00F25D8E"/>
    <w:rsid w:val="00F26112"/>
    <w:rsid w:val="00F27F84"/>
    <w:rsid w:val="00F32475"/>
    <w:rsid w:val="00F33FC9"/>
    <w:rsid w:val="00F343A7"/>
    <w:rsid w:val="00F3462F"/>
    <w:rsid w:val="00F457ED"/>
    <w:rsid w:val="00F458CE"/>
    <w:rsid w:val="00F46F58"/>
    <w:rsid w:val="00F477F3"/>
    <w:rsid w:val="00F5293A"/>
    <w:rsid w:val="00F52CB4"/>
    <w:rsid w:val="00F53084"/>
    <w:rsid w:val="00F55D71"/>
    <w:rsid w:val="00F56376"/>
    <w:rsid w:val="00F564A2"/>
    <w:rsid w:val="00F623DD"/>
    <w:rsid w:val="00F62F03"/>
    <w:rsid w:val="00F665C7"/>
    <w:rsid w:val="00F70AED"/>
    <w:rsid w:val="00F714C8"/>
    <w:rsid w:val="00F719B2"/>
    <w:rsid w:val="00F7257C"/>
    <w:rsid w:val="00F730A4"/>
    <w:rsid w:val="00F81648"/>
    <w:rsid w:val="00F91B26"/>
    <w:rsid w:val="00F91C3F"/>
    <w:rsid w:val="00FA04BA"/>
    <w:rsid w:val="00FA4C25"/>
    <w:rsid w:val="00FA5220"/>
    <w:rsid w:val="00FB0331"/>
    <w:rsid w:val="00FB2320"/>
    <w:rsid w:val="00FB2D14"/>
    <w:rsid w:val="00FB34D6"/>
    <w:rsid w:val="00FB52DC"/>
    <w:rsid w:val="00FB5F3F"/>
    <w:rsid w:val="00FB6A85"/>
    <w:rsid w:val="00FB764F"/>
    <w:rsid w:val="00FB7AEE"/>
    <w:rsid w:val="00FC1B48"/>
    <w:rsid w:val="00FC276B"/>
    <w:rsid w:val="00FC2EF4"/>
    <w:rsid w:val="00FC5BA6"/>
    <w:rsid w:val="00FC5E50"/>
    <w:rsid w:val="00FD58AF"/>
    <w:rsid w:val="00FD5E0C"/>
    <w:rsid w:val="00FE2F7B"/>
    <w:rsid w:val="00FE6446"/>
    <w:rsid w:val="00FE75F8"/>
    <w:rsid w:val="00FE7F7B"/>
    <w:rsid w:val="00FF14D3"/>
    <w:rsid w:val="00FF5756"/>
    <w:rsid w:val="00FF63C9"/>
    <w:rsid w:val="189F7043"/>
    <w:rsid w:val="3A2B5F73"/>
    <w:rsid w:val="5D0F25B7"/>
    <w:rsid w:val="614B5718"/>
    <w:rsid w:val="716A2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AC744"/>
  <w15:docId w15:val="{FC1C6C42-E2AF-49C3-93C2-41808D1D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360" w:lineRule="auto"/>
      <w:jc w:val="both"/>
    </w:pPr>
    <w:rPr>
      <w:rFonts w:eastAsiaTheme="minorHAnsi"/>
      <w:sz w:val="24"/>
      <w:szCs w:val="24"/>
    </w:rPr>
  </w:style>
  <w:style w:type="paragraph" w:styleId="Heading1">
    <w:name w:val="heading 1"/>
    <w:basedOn w:val="Normal"/>
    <w:next w:val="Normal"/>
    <w:link w:val="Heading1Char"/>
    <w:uiPriority w:val="9"/>
    <w:qFormat/>
    <w:rsid w:val="0042064E"/>
    <w:pPr>
      <w:keepNext/>
      <w:keepLines/>
      <w:numPr>
        <w:numId w:val="1"/>
      </w:numPr>
      <w:spacing w:before="240" w:after="0" w:line="480" w:lineRule="auto"/>
      <w:jc w:val="center"/>
      <w:outlineLvl w:val="0"/>
    </w:pPr>
    <w:rPr>
      <w:rFonts w:eastAsiaTheme="majorEastAsia"/>
      <w:b/>
      <w:bCs/>
      <w:color w:val="000000" w:themeColor="text1"/>
    </w:rPr>
  </w:style>
  <w:style w:type="paragraph" w:styleId="Heading2">
    <w:name w:val="heading 2"/>
    <w:basedOn w:val="Normal"/>
    <w:next w:val="Normal"/>
    <w:link w:val="Heading2Char"/>
    <w:uiPriority w:val="9"/>
    <w:qFormat/>
    <w:rsid w:val="00A163E3"/>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keepNext/>
      <w:spacing w:after="200" w:line="240" w:lineRule="auto"/>
      <w:jc w:val="center"/>
    </w:pPr>
    <w:rPr>
      <w:color w:val="000000" w:themeColor="text1"/>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paragraph" w:styleId="ListParagraph">
    <w:name w:val="List Paragraph"/>
    <w:basedOn w:val="Normal"/>
    <w:link w:val="ListParagraphChar"/>
    <w:uiPriority w:val="34"/>
    <w:qFormat/>
    <w:pPr>
      <w:spacing w:line="259" w:lineRule="auto"/>
      <w:ind w:left="720"/>
      <w:contextualSpacing/>
    </w:pPr>
  </w:style>
  <w:style w:type="character" w:customStyle="1" w:styleId="Heading1Char">
    <w:name w:val="Heading 1 Char"/>
    <w:basedOn w:val="DefaultParagraphFont"/>
    <w:link w:val="Heading1"/>
    <w:uiPriority w:val="9"/>
    <w:qFormat/>
    <w:rsid w:val="0042064E"/>
    <w:rPr>
      <w:rFonts w:eastAsiaTheme="majorEastAsia"/>
      <w:b/>
      <w:bCs/>
      <w:color w:val="000000" w:themeColor="text1"/>
      <w:sz w:val="24"/>
      <w:szCs w:val="24"/>
    </w:rPr>
  </w:style>
  <w:style w:type="character" w:customStyle="1" w:styleId="Heading2Char">
    <w:name w:val="Heading 2 Char"/>
    <w:basedOn w:val="DefaultParagraphFont"/>
    <w:link w:val="Heading2"/>
    <w:uiPriority w:val="9"/>
    <w:qFormat/>
    <w:rsid w:val="00A163E3"/>
    <w:rPr>
      <w:rFonts w:eastAsiaTheme="majorEastAsia"/>
      <w:b/>
      <w:bCs/>
      <w:color w:val="000000" w:themeColor="text1"/>
      <w:sz w:val="24"/>
      <w:szCs w:val="24"/>
    </w:rPr>
  </w:style>
  <w:style w:type="character" w:customStyle="1" w:styleId="Heading3Char">
    <w:name w:val="Heading 3 Char"/>
    <w:basedOn w:val="DefaultParagraphFont"/>
    <w:link w:val="Heading3"/>
    <w:uiPriority w:val="9"/>
    <w:qFormat/>
    <w:rPr>
      <w:rFonts w:ascii="Times New Roman" w:eastAsiaTheme="majorEastAsia" w:hAnsi="Times New Roman" w:cs="Times New Roman"/>
      <w:b/>
      <w:bCs/>
      <w:color w:val="000000" w:themeColor="text1"/>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headings2Char">
    <w:name w:val="headings 2 Char"/>
    <w:basedOn w:val="Heading2Char"/>
    <w:link w:val="headings2"/>
    <w:semiHidden/>
    <w:qFormat/>
    <w:locked/>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pPr>
      <w:numPr>
        <w:ilvl w:val="0"/>
        <w:numId w:val="0"/>
      </w:numPr>
      <w:tabs>
        <w:tab w:val="left" w:pos="567"/>
      </w:tabs>
      <w:spacing w:before="0"/>
    </w:pPr>
    <w:rPr>
      <w:bCs w:val="0"/>
      <w:caps/>
    </w:rPr>
  </w:style>
  <w:style w:type="paragraph" w:customStyle="1" w:styleId="Figures">
    <w:name w:val="Figures"/>
    <w:basedOn w:val="Caption"/>
    <w:next w:val="Normal"/>
    <w:link w:val="FiguresChar"/>
    <w:qFormat/>
    <w:rPr>
      <w:b/>
      <w:i/>
    </w:rPr>
  </w:style>
  <w:style w:type="character" w:customStyle="1" w:styleId="FiguresChar">
    <w:name w:val="Figures Char"/>
    <w:basedOn w:val="DefaultParagraphFont"/>
    <w:link w:val="Figures"/>
    <w:qFormat/>
    <w:rPr>
      <w:rFonts w:ascii="Times New Roman" w:hAnsi="Times New Roman" w:cs="Times New Roman"/>
      <w:b/>
      <w:iCs/>
      <w:color w:val="000000" w:themeColor="text1"/>
      <w:sz w:val="24"/>
      <w:szCs w:val="18"/>
    </w:rPr>
  </w:style>
  <w:style w:type="paragraph" w:customStyle="1" w:styleId="headings">
    <w:name w:val="headings"/>
    <w:basedOn w:val="Normal"/>
    <w:qFormat/>
    <w:pPr>
      <w:numPr>
        <w:numId w:val="2"/>
      </w:numPr>
      <w:jc w:val="center"/>
    </w:pPr>
    <w:rPr>
      <w:b/>
      <w:bCs/>
    </w:rPr>
  </w:style>
  <w:style w:type="paragraph" w:customStyle="1" w:styleId="TOCHeading1">
    <w:name w:val="TOC Heading1"/>
    <w:basedOn w:val="Heading1"/>
    <w:next w:val="Normal"/>
    <w:uiPriority w:val="39"/>
    <w:unhideWhenUsed/>
    <w:qFormat/>
    <w:pPr>
      <w:numPr>
        <w:numId w:val="0"/>
      </w:numPr>
      <w:spacing w:line="259" w:lineRule="auto"/>
      <w:jc w:val="left"/>
      <w:outlineLvl w:val="9"/>
    </w:pPr>
    <w:rPr>
      <w:rFonts w:asciiTheme="majorHAnsi" w:hAnsiTheme="majorHAnsi" w:cstheme="majorBidi"/>
      <w:b w:val="0"/>
      <w:bCs w:val="0"/>
      <w:color w:val="2F5496" w:themeColor="accent1" w:themeShade="BF"/>
    </w:rPr>
  </w:style>
  <w:style w:type="character" w:customStyle="1" w:styleId="ListParagraphChar">
    <w:name w:val="List Paragraph Char"/>
    <w:basedOn w:val="DefaultParagraphFont"/>
    <w:link w:val="ListParagraph"/>
    <w:uiPriority w:val="34"/>
    <w:qFormat/>
    <w:locked/>
    <w:rPr>
      <w:rFonts w:ascii="Times New Roman" w:hAnsi="Times New Roman" w:cs="Times New Roman"/>
      <w:sz w:val="24"/>
      <w:szCs w:val="24"/>
    </w:rPr>
  </w:style>
  <w:style w:type="character" w:customStyle="1" w:styleId="headings3Char">
    <w:name w:val="headings 3 Char"/>
    <w:basedOn w:val="Heading3Char"/>
    <w:link w:val="headings3"/>
    <w:semiHidden/>
    <w:qFormat/>
    <w:locked/>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pPr>
      <w:numPr>
        <w:ilvl w:val="0"/>
        <w:numId w:val="0"/>
      </w:numPr>
      <w:tabs>
        <w:tab w:val="left" w:pos="851"/>
      </w:tabs>
      <w:spacing w:before="0"/>
    </w:pPr>
    <w:rPr>
      <w:bCs w:val="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MyFigures">
    <w:name w:val="My Figures"/>
    <w:basedOn w:val="Caption"/>
    <w:next w:val="Caption"/>
    <w:qFormat/>
  </w:style>
  <w:style w:type="paragraph" w:customStyle="1" w:styleId="MyTables">
    <w:name w:val="My Tables"/>
    <w:basedOn w:val="Caption"/>
    <w:next w:val="Caption"/>
    <w:qFormat/>
  </w:style>
  <w:style w:type="character" w:customStyle="1" w:styleId="CommentTextChar">
    <w:name w:val="Comment Text Char"/>
    <w:basedOn w:val="DefaultParagraphFont"/>
    <w:link w:val="CommentText"/>
    <w:uiPriority w:val="99"/>
    <w:semiHidden/>
    <w:qFormat/>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hyperlink" Target="https://github.com/JesseAyegba/metering-web"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s://github.com/JesseAyegba/meterin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hyperlink" Target="https://metering-app.web.app"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677E9DFB-7693-417A-BB01-73350BC11AA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58</Pages>
  <Words>23823</Words>
  <Characters>135794</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yegba</dc:creator>
  <cp:lastModifiedBy>JESSE-JOSEPH ANIBE AYEGBA</cp:lastModifiedBy>
  <cp:revision>869</cp:revision>
  <cp:lastPrinted>2021-08-05T08:58:00Z</cp:lastPrinted>
  <dcterms:created xsi:type="dcterms:W3CDTF">2021-03-27T07:07:00Z</dcterms:created>
  <dcterms:modified xsi:type="dcterms:W3CDTF">2021-09-1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y fmtid="{D5CDD505-2E9C-101B-9397-08002B2CF9AE}" pid="25" name="KSOProductBuildVer">
    <vt:lpwstr>1033-11.2.0.10223</vt:lpwstr>
  </property>
</Properties>
</file>